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proofErr w:type="spellStart"/>
            <w:r w:rsidR="004464B9">
              <w:t>Regressor</w:t>
            </w:r>
            <w:proofErr w:type="spellEnd"/>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proofErr w:type="spellStart"/>
            <w:r w:rsidR="004464B9">
              <w:t>Regressor</w:t>
            </w:r>
            <w:proofErr w:type="spellEnd"/>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2B4E8AC"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3EC05ED5" w14:textId="2C92695C" w:rsidR="004464B9" w:rsidRPr="00DA3554" w:rsidRDefault="00765586" w:rsidP="00765586">
      <w:pPr>
        <w:pStyle w:val="Titledocument"/>
        <w:rPr>
          <w14:ligatures w14:val="standard"/>
        </w:rPr>
      </w:pPr>
      <w:r>
        <w:rPr>
          <w:noProof/>
        </w:rPr>
        <w:drawing>
          <wp:inline distT="0" distB="0" distL="0" distR="0" wp14:anchorId="564A7024" wp14:editId="1618C69E">
            <wp:extent cx="3857625" cy="258535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ribution.PNG"/>
                    <pic:cNvPicPr/>
                  </pic:nvPicPr>
                  <pic:blipFill>
                    <a:blip r:embed="rId11">
                      <a:extLst>
                        <a:ext uri="{28A0092B-C50C-407E-A947-70E740481C1C}">
                          <a14:useLocalDpi xmlns:a14="http://schemas.microsoft.com/office/drawing/2010/main" val="0"/>
                        </a:ext>
                      </a:extLst>
                    </a:blip>
                    <a:stretch>
                      <a:fillRect/>
                    </a:stretch>
                  </pic:blipFill>
                  <pic:spPr>
                    <a:xfrm>
                      <a:off x="0" y="0"/>
                      <a:ext cx="3895212" cy="2610545"/>
                    </a:xfrm>
                    <a:prstGeom prst="rect">
                      <a:avLst/>
                    </a:prstGeom>
                  </pic:spPr>
                </pic:pic>
              </a:graphicData>
            </a:graphic>
          </wp:inline>
        </w:drawing>
      </w: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2"/>
          <w:footerReference w:type="default" r:id="rId13"/>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02CAE69D"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w:t>
      </w:r>
      <w:proofErr w:type="spellStart"/>
      <w:r w:rsidRPr="008239E0">
        <w:t>AdaBoost</w:t>
      </w:r>
      <w:proofErr w:type="spellEnd"/>
      <w:r w:rsidRPr="008239E0">
        <w:t xml:space="preserve">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41BCB375"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proofErr w:type="spellStart"/>
      <w:r w:rsidR="00E10699">
        <w:t>Kaggle</w:t>
      </w:r>
      <w:proofErr w:type="spellEnd"/>
      <w:r w:rsidR="00E10699">
        <w:t xml:space="preserve">, and it consists of data regarding </w:t>
      </w:r>
      <w:r w:rsidR="00103B94">
        <w:t xml:space="preserve">application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 xml:space="preserve">The ratings are a cumulative average of individual user ratings of the app over all the versions. The year wherein the app was last updated is shown in &lt;&gt;. </w:t>
      </w:r>
      <w:r w:rsidR="001D2A6A">
        <w:t xml:space="preserve">The </w:t>
      </w:r>
      <w:r w:rsidR="00557959">
        <w:t xml:space="preserve">histogram in </w:t>
      </w:r>
      <w:r w:rsidR="00557959" w:rsidRPr="00845A83">
        <w:rPr>
          <w:color w:val="0000FF"/>
        </w:rPr>
        <w:fldChar w:fldCharType="begin"/>
      </w:r>
      <w:r w:rsidR="00557959" w:rsidRPr="00845A83">
        <w:rPr>
          <w:color w:val="0000FF"/>
        </w:rPr>
        <w:instrText xml:space="preserve"> REF _Ref528527214 \h </w:instrText>
      </w:r>
      <w:r w:rsidR="00556A4D" w:rsidRPr="00845A83">
        <w:rPr>
          <w:color w:val="0000FF"/>
        </w:rPr>
        <w:instrText xml:space="preserve"> \* MERGEFORMAT </w:instrText>
      </w:r>
      <w:r w:rsidR="00557959" w:rsidRPr="00845A83">
        <w:rPr>
          <w:color w:val="0000FF"/>
        </w:rPr>
      </w:r>
      <w:r w:rsidR="00557959" w:rsidRPr="00845A83">
        <w:rPr>
          <w:color w:val="0000FF"/>
        </w:rPr>
        <w:fldChar w:fldCharType="separate"/>
      </w:r>
      <w:r w:rsidR="00765586" w:rsidRPr="00765586">
        <w:rPr>
          <w:color w:val="0000FF"/>
        </w:rPr>
        <w:t xml:space="preserve">Figure </w:t>
      </w:r>
      <w:r w:rsidR="00765586" w:rsidRPr="00765586">
        <w:rPr>
          <w:noProof/>
          <w:color w:val="0000FF"/>
        </w:rPr>
        <w:t>1</w:t>
      </w:r>
      <w:r w:rsidR="00557959" w:rsidRPr="00845A83">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in </w:t>
      </w:r>
      <w:r w:rsidR="009E7392" w:rsidRPr="009E7392">
        <w:rPr>
          <w:color w:val="0000FF"/>
        </w:rPr>
        <w:fldChar w:fldCharType="begin"/>
      </w:r>
      <w:r w:rsidR="009E7392" w:rsidRPr="009E7392">
        <w:rPr>
          <w:color w:val="0000FF"/>
        </w:rPr>
        <w:instrText xml:space="preserve"> REF _Ref532928579 \h </w:instrText>
      </w:r>
      <w:r w:rsidR="009E7392">
        <w:rPr>
          <w:color w:val="0000FF"/>
        </w:rPr>
        <w:instrText xml:space="preserve"> \* MERGEFORMAT </w:instrText>
      </w:r>
      <w:r w:rsidR="009E7392" w:rsidRPr="009E7392">
        <w:rPr>
          <w:color w:val="0000FF"/>
        </w:rPr>
      </w:r>
      <w:r w:rsidR="009E7392" w:rsidRPr="009E7392">
        <w:rPr>
          <w:color w:val="0000FF"/>
        </w:rPr>
        <w:fldChar w:fldCharType="separate"/>
      </w:r>
      <w:r w:rsidR="00765586" w:rsidRPr="00765586">
        <w:rPr>
          <w:color w:val="0000FF"/>
        </w:rPr>
        <w:t>Table 1</w:t>
      </w:r>
      <w:r w:rsidR="009E7392" w:rsidRPr="009E73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4">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29C7E034" w:rsidR="00A10DA2" w:rsidRDefault="00557959" w:rsidP="00765586">
      <w:pPr>
        <w:pStyle w:val="Caption"/>
      </w:pPr>
      <w:bookmarkStart w:id="0" w:name="_Ref528527214"/>
      <w:r>
        <w:t xml:space="preserve">Figure </w:t>
      </w:r>
      <w:r>
        <w:fldChar w:fldCharType="begin"/>
      </w:r>
      <w:r>
        <w:instrText xml:space="preserve"> SEQ Figure \* ARABIC </w:instrText>
      </w:r>
      <w:r>
        <w:fldChar w:fldCharType="separate"/>
      </w:r>
      <w:r w:rsidR="00765586">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01230AAA" w14:textId="3A91AD7C" w:rsidR="009E7392" w:rsidRDefault="009E7392" w:rsidP="009E7392"/>
    <w:p w14:paraId="01B9486A" w14:textId="116D58F6" w:rsidR="009E7392" w:rsidRDefault="009E7392" w:rsidP="009E7392"/>
    <w:p w14:paraId="2AFA803A" w14:textId="3A2B089B" w:rsidR="00BC1944" w:rsidRDefault="00BC1944" w:rsidP="009E7392"/>
    <w:p w14:paraId="1FF5F2A2" w14:textId="77777777" w:rsidR="00BC1944" w:rsidRPr="009E7392" w:rsidRDefault="00BC1944" w:rsidP="009E7392"/>
    <w:p w14:paraId="01E7EC3A" w14:textId="423BA5E8" w:rsidR="009E7392" w:rsidRDefault="009E7392" w:rsidP="00765586">
      <w:pPr>
        <w:pStyle w:val="Caption"/>
      </w:pPr>
      <w:bookmarkStart w:id="1" w:name="_Ref532928579"/>
      <w:bookmarkStart w:id="2" w:name="_Ref532928538"/>
      <w:r>
        <w:lastRenderedPageBreak/>
        <w:t xml:space="preserve">Table </w:t>
      </w:r>
      <w:r>
        <w:fldChar w:fldCharType="begin"/>
      </w:r>
      <w:r>
        <w:instrText xml:space="preserve"> SEQ Table \* ARABIC </w:instrText>
      </w:r>
      <w:r>
        <w:fldChar w:fldCharType="separate"/>
      </w:r>
      <w:r w:rsidR="00765586">
        <w:rPr>
          <w:noProof/>
        </w:rPr>
        <w:t>1</w:t>
      </w:r>
      <w:r>
        <w:fldChar w:fldCharType="end"/>
      </w:r>
      <w:bookmarkEnd w:id="1"/>
      <w:r>
        <w:t xml:space="preserve"> Description of features in the dataset</w:t>
      </w:r>
      <w:bookmarkEnd w:id="2"/>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 xml:space="preserve">Current </w:t>
            </w:r>
            <w:proofErr w:type="spellStart"/>
            <w:r w:rsidRPr="009E7392">
              <w:rPr>
                <w:i/>
              </w:rPr>
              <w:t>Ver</w:t>
            </w:r>
            <w:proofErr w:type="spellEnd"/>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 xml:space="preserve">Android </w:t>
            </w:r>
            <w:proofErr w:type="spellStart"/>
            <w:r w:rsidRPr="009E7392">
              <w:rPr>
                <w:i/>
              </w:rPr>
              <w:t>Ver</w:t>
            </w:r>
            <w:proofErr w:type="spellEnd"/>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598403D6" w:rsidR="00BA0543" w:rsidRDefault="00BA0543" w:rsidP="00BA0543">
      <w:r>
        <w:t>Google Play app ratings have continuous values in the range 1-5. The percentage of missing data per column in the da</w:t>
      </w:r>
      <w:r w:rsidR="00E0638F">
        <w:t xml:space="preserve">taset can be seen in </w:t>
      </w:r>
      <w:r w:rsidR="00E0638F">
        <w:fldChar w:fldCharType="begin"/>
      </w:r>
      <w:r w:rsidR="00E0638F">
        <w:instrText xml:space="preserve"> REF _Ref532928945 \h </w:instrText>
      </w:r>
      <w:r w:rsidR="00E0638F">
        <w:fldChar w:fldCharType="separate"/>
      </w:r>
      <w:r w:rsidR="00765586">
        <w:t xml:space="preserve">Figure </w:t>
      </w:r>
      <w:r w:rsidR="00765586">
        <w:rPr>
          <w:noProof/>
        </w:rPr>
        <w:t>2</w:t>
      </w:r>
      <w:r w:rsidR="00E0638F">
        <w:fldChar w:fldCharType="end"/>
      </w:r>
      <w:r w:rsidR="000F4B6F">
        <w:t xml:space="preserve"> and</w:t>
      </w:r>
      <w:r w:rsidR="00E0638F">
        <w:t xml:space="preserve"> </w:t>
      </w:r>
      <w:r w:rsidR="00E0638F">
        <w:fldChar w:fldCharType="begin"/>
      </w:r>
      <w:r w:rsidR="00E0638F">
        <w:instrText xml:space="preserve"> REF _Ref532928965 \h </w:instrText>
      </w:r>
      <w:r w:rsidR="00E0638F">
        <w:fldChar w:fldCharType="separate"/>
      </w:r>
      <w:r w:rsidR="00765586">
        <w:t xml:space="preserve">Table </w:t>
      </w:r>
      <w:r w:rsidR="00765586">
        <w:rPr>
          <w:noProof/>
        </w:rPr>
        <w:t>2</w:t>
      </w:r>
      <w:r w:rsidR="00E0638F">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E0638F">
      <w:pPr>
        <w:keepNext/>
        <w:jc w:val="left"/>
      </w:pPr>
      <w:r>
        <w:rPr>
          <w:noProof/>
        </w:rPr>
        <w:drawing>
          <wp:inline distT="0" distB="0" distL="0" distR="0" wp14:anchorId="0142DAB7" wp14:editId="5370A011">
            <wp:extent cx="3048000" cy="1915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601378AA" w14:textId="49FDD7D3" w:rsidR="009E7392" w:rsidRDefault="00E0638F" w:rsidP="00765586">
      <w:pPr>
        <w:pStyle w:val="Caption"/>
      </w:pPr>
      <w:bookmarkStart w:id="3" w:name="_Ref532928945"/>
      <w:bookmarkStart w:id="4" w:name="_Ref532928937"/>
      <w:r>
        <w:t xml:space="preserve">Figure </w:t>
      </w:r>
      <w:r>
        <w:fldChar w:fldCharType="begin"/>
      </w:r>
      <w:r>
        <w:instrText xml:space="preserve"> SEQ Figure \* ARABIC </w:instrText>
      </w:r>
      <w:r>
        <w:fldChar w:fldCharType="separate"/>
      </w:r>
      <w:r w:rsidR="00765586">
        <w:rPr>
          <w:noProof/>
        </w:rPr>
        <w:t>2</w:t>
      </w:r>
      <w:r>
        <w:fldChar w:fldCharType="end"/>
      </w:r>
      <w:bookmarkEnd w:id="3"/>
      <w:r>
        <w:t xml:space="preserve"> Missing data - feature wise</w:t>
      </w:r>
      <w:bookmarkEnd w:id="4"/>
    </w:p>
    <w:p w14:paraId="3365AFA9" w14:textId="2C561B1A" w:rsidR="00E0638F" w:rsidRDefault="00E0638F" w:rsidP="00E0638F"/>
    <w:p w14:paraId="13D51D40" w14:textId="29E7CA99" w:rsidR="00E0638F" w:rsidRDefault="00E0638F" w:rsidP="00765586">
      <w:pPr>
        <w:pStyle w:val="Caption"/>
      </w:pPr>
      <w:bookmarkStart w:id="5" w:name="_Ref532928965"/>
      <w:r>
        <w:t xml:space="preserve">Table </w:t>
      </w:r>
      <w:r>
        <w:fldChar w:fldCharType="begin"/>
      </w:r>
      <w:r>
        <w:instrText xml:space="preserve"> SEQ Table \* ARABIC </w:instrText>
      </w:r>
      <w:r>
        <w:fldChar w:fldCharType="separate"/>
      </w:r>
      <w:r w:rsidR="00765586">
        <w:rPr>
          <w:noProof/>
        </w:rPr>
        <w:t>2</w:t>
      </w:r>
      <w:r>
        <w:fldChar w:fldCharType="end"/>
      </w:r>
      <w:bookmarkEnd w:id="5"/>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 xml:space="preserve">Current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 xml:space="preserve">Android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55C188FF" w:rsidR="000F4B6F" w:rsidRPr="000F4B6F" w:rsidRDefault="000F4B6F" w:rsidP="000F4B6F">
      <w:r>
        <w:t xml:space="preserve">The feature size had data in </w:t>
      </w:r>
      <w:proofErr w:type="gramStart"/>
      <w:r>
        <w:t>Kilobytes(</w:t>
      </w:r>
      <w:proofErr w:type="gramEnd"/>
      <w:r>
        <w:t>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17C5F280" w:rsidR="000F4B6F" w:rsidRDefault="000F4B6F" w:rsidP="000F4B6F">
      <w:r>
        <w:t xml:space="preserve">Scatter plot </w:t>
      </w:r>
      <w:r w:rsidR="00B613FD">
        <w:t>shown in</w:t>
      </w:r>
      <w:r w:rsidR="005A589D">
        <w:t xml:space="preserve"> </w:t>
      </w:r>
      <w:r w:rsidR="005A589D">
        <w:fldChar w:fldCharType="begin"/>
      </w:r>
      <w:r w:rsidR="005A589D">
        <w:instrText xml:space="preserve"> REF _Ref532929051 \h </w:instrText>
      </w:r>
      <w:r w:rsidR="005A589D">
        <w:fldChar w:fldCharType="separate"/>
      </w:r>
      <w:r w:rsidR="00765586">
        <w:t xml:space="preserve">Figure </w:t>
      </w:r>
      <w:r w:rsidR="00765586">
        <w:rPr>
          <w:noProof/>
        </w:rPr>
        <w:t>3</w:t>
      </w:r>
      <w:r w:rsidR="005A589D">
        <w:fldChar w:fldCharType="end"/>
      </w:r>
      <w:r w:rsidR="00B613FD">
        <w:t xml:space="preserve"> was used to detect outliers in the dataset with respect to the feature reviews. The outliers were dealt with </w:t>
      </w:r>
      <w:r w:rsidR="00E0638F">
        <w:t xml:space="preserve">by standardizing the features. </w:t>
      </w:r>
      <w:r w:rsidR="005A589D">
        <w:fldChar w:fldCharType="begin"/>
      </w:r>
      <w:r w:rsidR="005A589D">
        <w:instrText xml:space="preserve"> REF _Ref532929583 \h </w:instrText>
      </w:r>
      <w:r w:rsidR="005A589D">
        <w:fldChar w:fldCharType="separate"/>
      </w:r>
      <w:r w:rsidR="00765586">
        <w:t xml:space="preserve">Figure </w:t>
      </w:r>
      <w:r w:rsidR="00765586">
        <w:rPr>
          <w:noProof/>
        </w:rPr>
        <w:t>4</w:t>
      </w:r>
      <w:r w:rsidR="005A589D">
        <w:fldChar w:fldCharType="end"/>
      </w:r>
      <w:r w:rsidR="005A589D">
        <w:t xml:space="preserve"> </w:t>
      </w:r>
      <w:r w:rsidR="00B613FD">
        <w:t>shows 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lastRenderedPageBreak/>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1ABE8AA6" w:rsidR="00E0638F" w:rsidRDefault="00E0638F" w:rsidP="00765586">
      <w:pPr>
        <w:pStyle w:val="Caption"/>
      </w:pPr>
      <w:bookmarkStart w:id="6" w:name="_Ref532929051"/>
      <w:r>
        <w:t xml:space="preserve">Figure </w:t>
      </w:r>
      <w:r>
        <w:fldChar w:fldCharType="begin"/>
      </w:r>
      <w:r>
        <w:instrText xml:space="preserve"> SEQ Figure \* ARABIC </w:instrText>
      </w:r>
      <w:r>
        <w:fldChar w:fldCharType="separate"/>
      </w:r>
      <w:r w:rsidR="00765586">
        <w:rPr>
          <w:noProof/>
        </w:rPr>
        <w:t>3</w:t>
      </w:r>
      <w:r>
        <w:fldChar w:fldCharType="end"/>
      </w:r>
      <w:bookmarkEnd w:id="6"/>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54EB6A97" w:rsidR="005A589D" w:rsidRPr="005A589D" w:rsidRDefault="005A589D" w:rsidP="00765586">
      <w:pPr>
        <w:pStyle w:val="Caption"/>
      </w:pPr>
      <w:bookmarkStart w:id="7" w:name="_Ref532929583"/>
      <w:r>
        <w:t xml:space="preserve">Figure </w:t>
      </w:r>
      <w:r>
        <w:fldChar w:fldCharType="begin"/>
      </w:r>
      <w:r>
        <w:instrText xml:space="preserve"> SEQ Figure \* ARABIC </w:instrText>
      </w:r>
      <w:r>
        <w:fldChar w:fldCharType="separate"/>
      </w:r>
      <w:r w:rsidR="00765586">
        <w:rPr>
          <w:noProof/>
        </w:rPr>
        <w:t>4</w:t>
      </w:r>
      <w:r>
        <w:fldChar w:fldCharType="end"/>
      </w:r>
      <w:bookmarkEnd w:id="7"/>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0FBDD803" w:rsidR="00A02B8A" w:rsidRDefault="000E273F" w:rsidP="00875ADC">
      <w:pPr>
        <w:ind w:firstLine="446"/>
      </w:pPr>
      <w:r>
        <w:t xml:space="preserve">Last updated date and current version of the app were removed from the dataset since they were irrelevant to the model.  </w:t>
      </w:r>
      <w:proofErr w:type="spellStart"/>
      <w:r w:rsidR="00E80861">
        <w:t>Heatmap</w:t>
      </w:r>
      <w:proofErr w:type="spellEnd"/>
      <w:r w:rsidR="00E80861">
        <w:t xml:space="preserve"> shown in</w:t>
      </w:r>
      <w:r w:rsidR="002A4B91">
        <w:t xml:space="preserve"> </w:t>
      </w:r>
      <w:r w:rsidR="00740ECB" w:rsidRPr="00EE54D6">
        <w:rPr>
          <w:color w:val="0000FF"/>
        </w:rPr>
        <w:fldChar w:fldCharType="begin"/>
      </w:r>
      <w:r w:rsidR="00740ECB" w:rsidRPr="00EE54D6">
        <w:rPr>
          <w:color w:val="0000FF"/>
        </w:rPr>
        <w:instrText xml:space="preserve"> REF _Ref528543118 \h </w:instrText>
      </w:r>
      <w:r w:rsidR="00031C15">
        <w:rPr>
          <w:color w:val="0000FF"/>
        </w:rPr>
        <w:instrText xml:space="preserve"> \* MERGEFORMAT </w:instrText>
      </w:r>
      <w:r w:rsidR="00740ECB" w:rsidRPr="00EE54D6">
        <w:rPr>
          <w:color w:val="0000FF"/>
        </w:rPr>
      </w:r>
      <w:r w:rsidR="00740ECB" w:rsidRPr="00EE54D6">
        <w:rPr>
          <w:color w:val="0000FF"/>
        </w:rPr>
        <w:fldChar w:fldCharType="separate"/>
      </w:r>
      <w:r w:rsidR="00765586" w:rsidRPr="00765586">
        <w:rPr>
          <w:color w:val="0000FF"/>
        </w:rPr>
        <w:t>Figure 5</w:t>
      </w:r>
      <w:r w:rsidR="00740ECB" w:rsidRPr="00EE54D6">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8">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1504A6D2" w:rsidR="002A4B91" w:rsidRDefault="002A4B91" w:rsidP="00765586">
      <w:pPr>
        <w:pStyle w:val="Caption"/>
      </w:pPr>
      <w:bookmarkStart w:id="8" w:name="_Ref528543118"/>
      <w:r>
        <w:t xml:space="preserve">Figure </w:t>
      </w:r>
      <w:r>
        <w:fldChar w:fldCharType="begin"/>
      </w:r>
      <w:r>
        <w:instrText xml:space="preserve"> SEQ Figure \* ARABIC </w:instrText>
      </w:r>
      <w:r>
        <w:fldChar w:fldCharType="separate"/>
      </w:r>
      <w:r w:rsidR="00765586">
        <w:rPr>
          <w:noProof/>
        </w:rPr>
        <w:t>5</w:t>
      </w:r>
      <w:r>
        <w:fldChar w:fldCharType="end"/>
      </w:r>
      <w:bookmarkEnd w:id="8"/>
      <w:r>
        <w:t>: Correlation between the</w:t>
      </w:r>
      <w:r w:rsidR="00740ECB">
        <w:t xml:space="preserve"> selected</w:t>
      </w:r>
      <w:r>
        <w:t xml:space="preserve"> features</w:t>
      </w:r>
    </w:p>
    <w:p w14:paraId="04F5BE85" w14:textId="48B37277" w:rsidR="00005EA7" w:rsidRDefault="0051727C" w:rsidP="00005EA7">
      <w:pPr>
        <w:ind w:firstLine="0"/>
      </w:pPr>
      <w:r>
        <w:t>Random Forest was used to find the most important features in the dataset. The variable importance plot ca</w:t>
      </w:r>
      <w:r w:rsidR="00BC1944">
        <w:t xml:space="preserve">n be seen in </w:t>
      </w:r>
      <w:r w:rsidR="00BC1944">
        <w:fldChar w:fldCharType="begin"/>
      </w:r>
      <w:r w:rsidR="00BC1944">
        <w:instrText xml:space="preserve"> REF _Ref532929318 \h </w:instrText>
      </w:r>
      <w:r w:rsidR="00BC1944">
        <w:fldChar w:fldCharType="separate"/>
      </w:r>
      <w:r w:rsidR="00765586">
        <w:t xml:space="preserve">Figure </w:t>
      </w:r>
      <w:r w:rsidR="00765586">
        <w:rPr>
          <w:noProof/>
        </w:rPr>
        <w:t>6</w:t>
      </w:r>
      <w:r w:rsidR="00BC1944">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5044150E" w14:textId="1CED867F" w:rsidR="00BC1944" w:rsidRPr="00005EA7" w:rsidRDefault="00BC1944" w:rsidP="00765586">
      <w:pPr>
        <w:pStyle w:val="Caption"/>
      </w:pPr>
      <w:bookmarkStart w:id="9" w:name="_Ref532929318"/>
      <w:r>
        <w:t xml:space="preserve">Figure </w:t>
      </w:r>
      <w:r>
        <w:fldChar w:fldCharType="begin"/>
      </w:r>
      <w:r>
        <w:instrText xml:space="preserve"> SEQ Figure \* ARABIC </w:instrText>
      </w:r>
      <w:r>
        <w:fldChar w:fldCharType="separate"/>
      </w:r>
      <w:r w:rsidR="00765586">
        <w:rPr>
          <w:noProof/>
        </w:rPr>
        <w:t>6</w:t>
      </w:r>
      <w:r>
        <w:fldChar w:fldCharType="end"/>
      </w:r>
      <w:bookmarkEnd w:id="9"/>
      <w:r>
        <w:t xml:space="preserve"> Random Forest variable importance plo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0CA0EF34"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w:t>
      </w:r>
      <w:proofErr w:type="gramStart"/>
      <w:r w:rsidR="0051727C">
        <w:t xml:space="preserve">iteratively </w:t>
      </w:r>
      <w:r w:rsidR="00E22140">
        <w:t xml:space="preserve"> pruned</w:t>
      </w:r>
      <w:proofErr w:type="gramEnd"/>
      <w:r w:rsidR="00E22140">
        <w:t xml:space="preserve">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fldChar w:fldCharType="begin"/>
      </w:r>
      <w:r w:rsidR="00BC1944">
        <w:instrText xml:space="preserve"> REF _Ref532929051 \h </w:instrText>
      </w:r>
      <w:r w:rsidR="00BC1944">
        <w:fldChar w:fldCharType="separate"/>
      </w:r>
      <w:r w:rsidR="00765586">
        <w:t xml:space="preserve">Figure </w:t>
      </w:r>
      <w:r w:rsidR="00765586">
        <w:rPr>
          <w:noProof/>
        </w:rPr>
        <w:t>3</w:t>
      </w:r>
      <w:r w:rsidR="00BC1944">
        <w:fldChar w:fldCharType="end"/>
      </w:r>
      <w:r w:rsidR="00BC1944">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 xml:space="preserve">evaluate the sensitivity of </w:t>
      </w:r>
      <w:r w:rsidR="00AF5824">
        <w:lastRenderedPageBreak/>
        <w:t>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1D2AD88D" w:rsidR="00114582" w:rsidRPr="00362393" w:rsidRDefault="00FC5521" w:rsidP="00FC5521">
      <w:pPr>
        <w:ind w:firstLine="708"/>
      </w:pPr>
      <w:r w:rsidRPr="00FC5521">
        <w:rPr>
          <w:rFonts w:ascii="Linux Biolinum" w:hAnsi="Linux Biolinum" w:cs="Linux Biolinum"/>
        </w:rPr>
        <w:t>Ridge regression was tried with different values of the regularizatio</w:t>
      </w:r>
      <w:r w:rsidR="005A589D">
        <w:rPr>
          <w:rFonts w:ascii="Linux Biolinum" w:hAnsi="Linux Biolinum" w:cs="Linux Biolinum"/>
        </w:rPr>
        <w:t xml:space="preserve">n parameter as shown in </w:t>
      </w:r>
      <w:r w:rsidR="005A589D">
        <w:rPr>
          <w:rFonts w:ascii="Linux Biolinum" w:hAnsi="Linux Biolinum" w:cs="Linux Biolinum"/>
        </w:rPr>
        <w:fldChar w:fldCharType="begin"/>
      </w:r>
      <w:r w:rsidR="005A589D">
        <w:rPr>
          <w:rFonts w:ascii="Linux Biolinum" w:hAnsi="Linux Biolinum" w:cs="Linux Biolinum"/>
        </w:rPr>
        <w:instrText xml:space="preserve"> REF _Ref528535782 \h </w:instrText>
      </w:r>
      <w:r w:rsidR="005A589D">
        <w:rPr>
          <w:rFonts w:ascii="Linux Biolinum" w:hAnsi="Linux Biolinum" w:cs="Linux Biolinum"/>
        </w:rPr>
      </w:r>
      <w:r w:rsidR="005A589D">
        <w:rPr>
          <w:rFonts w:ascii="Linux Biolinum" w:hAnsi="Linux Biolinum" w:cs="Linux Biolinum"/>
        </w:rPr>
        <w:fldChar w:fldCharType="separate"/>
      </w:r>
      <w:r w:rsidR="00765586">
        <w:t xml:space="preserve">Figure </w:t>
      </w:r>
      <w:r w:rsidR="00765586">
        <w:rPr>
          <w:noProof/>
        </w:rPr>
        <w:t>7</w:t>
      </w:r>
      <w:r w:rsidR="005A589D">
        <w:rPr>
          <w:rFonts w:ascii="Linux Biolinum" w:hAnsi="Linux Biolinum" w:cs="Linux Biolinum"/>
        </w:rPr>
        <w:fldChar w:fldCharType="end"/>
      </w:r>
      <w:r w:rsidRPr="00FC5521">
        <w:rPr>
          <w:rFonts w:ascii="Linux Biolinum" w:hAnsi="Linux Biolinum" w:cs="Linux Biolinum"/>
        </w:rPr>
        <w:t xml:space="preserve">, however, the performance in 10-fold cross validation did not change more than 0.05%, </w:t>
      </w:r>
      <w:r w:rsidR="005A589D" w:rsidRPr="00FC5521">
        <w:rPr>
          <w:rFonts w:ascii="Linux Biolinum" w:hAnsi="Linux Biolinum" w:cs="Linux Biolinum"/>
        </w:rPr>
        <w:t>and hence</w:t>
      </w:r>
      <w:r w:rsidRPr="00FC5521">
        <w:rPr>
          <w:rFonts w:ascii="Linux Biolinum" w:hAnsi="Linux Biolinum" w:cs="Linux Biolinum"/>
        </w:rPr>
        <w:t xml:space="preserve"> a simple linear regression was used without any </w:t>
      </w:r>
      <w:proofErr w:type="spellStart"/>
      <w:r w:rsidRPr="00FC5521">
        <w:rPr>
          <w:rFonts w:ascii="Linux Biolinum" w:hAnsi="Linux Biolinum" w:cs="Linux Biolinum"/>
        </w:rPr>
        <w:t>hyperparameters</w:t>
      </w:r>
      <w:proofErr w:type="spellEnd"/>
      <w:r w:rsidRPr="00FC5521">
        <w:rPr>
          <w:rFonts w:ascii="Linux Biolinum" w:hAnsi="Linux Biolinum" w:cs="Linux Biolinum"/>
        </w:rPr>
        <w:t>.</w:t>
      </w:r>
      <w:r w:rsidR="007D04CA" w:rsidRPr="00FC5521">
        <w:t xml:space="preserve"> </w:t>
      </w:r>
    </w:p>
    <w:p w14:paraId="713046EC" w14:textId="77777777" w:rsidR="00EB0EAC" w:rsidRDefault="00EB0EAC" w:rsidP="007D04CA">
      <w:pPr>
        <w:ind w:firstLine="708"/>
      </w:pPr>
    </w:p>
    <w:p w14:paraId="6BE68A68" w14:textId="2C26F5A6" w:rsidR="007D04CA" w:rsidRDefault="005A589D" w:rsidP="00C02BE8">
      <w:pPr>
        <w:spacing w:after="4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4506C652" w:rsidR="00DC33E1" w:rsidRPr="00A62B50" w:rsidRDefault="00557959" w:rsidP="00765586">
      <w:pPr>
        <w:pStyle w:val="Caption"/>
      </w:pPr>
      <w:bookmarkStart w:id="10" w:name="_Ref528535782"/>
      <w:r>
        <w:t xml:space="preserve">Figure </w:t>
      </w:r>
      <w:r>
        <w:fldChar w:fldCharType="begin"/>
      </w:r>
      <w:r>
        <w:instrText xml:space="preserve"> SEQ Figure \* ARABIC </w:instrText>
      </w:r>
      <w:r>
        <w:fldChar w:fldCharType="separate"/>
      </w:r>
      <w:r w:rsidR="00765586">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2846CA07" w14:textId="207A6DEB" w:rsidR="00F36B0A" w:rsidRDefault="006B2836" w:rsidP="00164A4B">
      <w:pPr>
        <w:spacing w:after="120"/>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The n-estimator</w:t>
      </w:r>
      <w:r w:rsidR="004326AC">
        <w:t xml:space="preserve"> (number of decision tree classifiers)</w:t>
      </w:r>
      <w:r w:rsidR="00100C14">
        <w:t xml:space="preserve"> for random forest </w:t>
      </w:r>
      <w:r w:rsidR="00F36B0A">
        <w:t xml:space="preserve">was </w:t>
      </w:r>
      <w:r w:rsidR="00FC5521">
        <w:t xml:space="preserve">chose from </w:t>
      </w:r>
      <w:r w:rsidR="00F36B0A">
        <w:t>the range</w:t>
      </w:r>
      <w:r w:rsidR="00100C14">
        <w:t xml:space="preserve"> </w:t>
      </w:r>
      <w:r w:rsidR="00F36B0A">
        <w:t xml:space="preserve">10 to 100 in increments of 10, </w:t>
      </w:r>
      <w:r w:rsidR="00FC5521">
        <w:t xml:space="preserve">using 10-fold cross validation </w:t>
      </w:r>
      <w:r w:rsidR="00F36B0A">
        <w:t xml:space="preserve">and it </w:t>
      </w:r>
      <w:r w:rsidR="00100C14">
        <w:t xml:space="preserve">was found </w:t>
      </w:r>
      <w:r w:rsidR="00F36B0A">
        <w:t xml:space="preserve">to be </w:t>
      </w:r>
      <w:r w:rsidR="00100C14">
        <w:t xml:space="preserve">best </w:t>
      </w:r>
      <w:r w:rsidR="00F36B0A">
        <w:t>at</w:t>
      </w:r>
      <w:r w:rsidR="00100C14">
        <w:t xml:space="preserve"> </w:t>
      </w:r>
      <w:r w:rsidR="0051727C">
        <w:t>&lt;VALUE&gt;</w:t>
      </w:r>
      <w:r w:rsidR="00100C14">
        <w:t xml:space="preserve"> </w:t>
      </w:r>
      <w:r w:rsidR="00590EBF">
        <w:t xml:space="preserve">as shown </w:t>
      </w:r>
      <w:r w:rsidR="00590EBF" w:rsidRPr="00EE54D6">
        <w:t xml:space="preserve">in </w:t>
      </w:r>
      <w:r w:rsidR="00590EBF" w:rsidRPr="00031C15">
        <w:rPr>
          <w:color w:val="0000FF"/>
        </w:rPr>
        <w:fldChar w:fldCharType="begin"/>
      </w:r>
      <w:r w:rsidR="00590EBF" w:rsidRPr="00031C15">
        <w:rPr>
          <w:color w:val="0000FF"/>
        </w:rPr>
        <w:instrText xml:space="preserve"> REF _Ref528535803 \h </w:instrText>
      </w:r>
      <w:r w:rsidR="00031C15" w:rsidRPr="00031C15">
        <w:rPr>
          <w:color w:val="0000FF"/>
        </w:rPr>
        <w:instrText xml:space="preserve"> \* MERGEFORMAT </w:instrText>
      </w:r>
      <w:r w:rsidR="00590EBF" w:rsidRPr="00031C15">
        <w:rPr>
          <w:color w:val="0000FF"/>
        </w:rPr>
      </w:r>
      <w:r w:rsidR="00590EBF" w:rsidRPr="00031C15">
        <w:rPr>
          <w:color w:val="0000FF"/>
        </w:rPr>
        <w:fldChar w:fldCharType="separate"/>
      </w:r>
      <w:r w:rsidR="00765586" w:rsidRPr="00765586">
        <w:rPr>
          <w:color w:val="0000FF"/>
        </w:rPr>
        <w:t>Figure 8</w:t>
      </w:r>
      <w:r w:rsidR="00590EBF" w:rsidRPr="00031C15">
        <w:rPr>
          <w:color w:val="0000FF"/>
        </w:rPr>
        <w:fldChar w:fldCharType="end"/>
      </w:r>
      <w:r w:rsidR="00C545F5">
        <w:t xml:space="preserve">. </w:t>
      </w:r>
    </w:p>
    <w:p w14:paraId="063ADAEC" w14:textId="2CE62FC7" w:rsidR="00390C97" w:rsidRDefault="005A589D" w:rsidP="00DC33E1">
      <w:pPr>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1">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7C036F35" w:rsidR="00100C14" w:rsidRPr="00A62B50" w:rsidRDefault="0041609A" w:rsidP="00765586">
      <w:pPr>
        <w:pStyle w:val="Caption"/>
      </w:pPr>
      <w:bookmarkStart w:id="11" w:name="_Ref528535803"/>
      <w:r>
        <w:t xml:space="preserve">Figure </w:t>
      </w:r>
      <w:r>
        <w:fldChar w:fldCharType="begin"/>
      </w:r>
      <w:r>
        <w:instrText xml:space="preserve"> SEQ Figure \* ARABIC </w:instrText>
      </w:r>
      <w:r>
        <w:fldChar w:fldCharType="separate"/>
      </w:r>
      <w:r w:rsidR="00765586">
        <w:rPr>
          <w:noProof/>
        </w:rPr>
        <w:t>8</w:t>
      </w:r>
      <w:r>
        <w:fldChar w:fldCharType="end"/>
      </w:r>
      <w:bookmarkEnd w:id="11"/>
      <w:r w:rsidR="005A589D">
        <w:t>:</w:t>
      </w:r>
      <w:r w:rsidR="005A589D" w:rsidRPr="005A589D">
        <w:t xml:space="preserve"> </w:t>
      </w:r>
      <w:r w:rsidR="005A589D">
        <w:t>MSE with respect to n-estimators for Random Forest Regression</w:t>
      </w:r>
    </w:p>
    <w:p w14:paraId="0F82E12B" w14:textId="30C6E599" w:rsidR="00F36B0A" w:rsidRDefault="006B2836" w:rsidP="00164A4B">
      <w:pPr>
        <w:spacing w:after="120"/>
        <w:ind w:firstLine="0"/>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r w:rsidR="00A07B43">
        <w:t>SVM weights</w:t>
      </w:r>
      <w:r w:rsidR="0051727C">
        <w:t xml:space="preserve"> were tuned</w:t>
      </w:r>
      <w:r w:rsidR="00A07B43">
        <w:t xml:space="preserve"> to prevent overfitting</w:t>
      </w:r>
      <w:r w:rsidR="00A02B8A">
        <w:t xml:space="preserve"> </w:t>
      </w:r>
      <w:r w:rsidR="00A07B43">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F62712">
        <w:t>1000]</w:t>
      </w:r>
      <w:r w:rsidR="00FC5521">
        <w:t xml:space="preserve"> </w:t>
      </w:r>
      <w:r w:rsidR="00FC5521">
        <w:t>using k-fold cross validation</w:t>
      </w:r>
      <w:r w:rsidR="00F62712">
        <w:t>, SVM was fou</w:t>
      </w:r>
      <w:r w:rsidR="00FC5521">
        <w:t xml:space="preserve">nd to perform best at </w:t>
      </w:r>
      <w:r w:rsidR="00590EBF">
        <w:t xml:space="preserve">as shown in </w:t>
      </w:r>
      <w:r w:rsidR="00590EBF" w:rsidRPr="00845A83">
        <w:rPr>
          <w:color w:val="0000FF"/>
        </w:rPr>
        <w:fldChar w:fldCharType="begin"/>
      </w:r>
      <w:r w:rsidR="00590EBF" w:rsidRPr="00845A83">
        <w:rPr>
          <w:color w:val="0000FF"/>
        </w:rPr>
        <w:instrText xml:space="preserve"> REF _Ref528535824 \h </w:instrText>
      </w:r>
      <w:r w:rsidR="00556A4D" w:rsidRPr="00845A83">
        <w:rPr>
          <w:color w:val="0000FF"/>
        </w:rPr>
        <w:instrText xml:space="preserve"> \* MERGEFORMAT </w:instrText>
      </w:r>
      <w:r w:rsidR="00590EBF" w:rsidRPr="00845A83">
        <w:rPr>
          <w:color w:val="0000FF"/>
        </w:rPr>
      </w:r>
      <w:r w:rsidR="00590EBF" w:rsidRPr="00845A83">
        <w:rPr>
          <w:color w:val="0000FF"/>
        </w:rPr>
        <w:fldChar w:fldCharType="separate"/>
      </w:r>
      <w:r w:rsidR="00765586" w:rsidRPr="00765586">
        <w:rPr>
          <w:color w:val="0000FF"/>
        </w:rPr>
        <w:t xml:space="preserve">Figure </w:t>
      </w:r>
      <w:r w:rsidR="00765586" w:rsidRPr="00765586">
        <w:rPr>
          <w:noProof/>
          <w:color w:val="0000FF"/>
        </w:rPr>
        <w:t>9</w:t>
      </w:r>
      <w:r w:rsidR="00590EBF" w:rsidRPr="00845A83">
        <w:rPr>
          <w:color w:val="0000FF"/>
        </w:rPr>
        <w:fldChar w:fldCharType="end"/>
      </w:r>
      <w:r w:rsidR="00F62712">
        <w:t>.</w:t>
      </w:r>
      <w:r w:rsidR="00A07B43">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78F8911E" w:rsidR="00F70484" w:rsidRDefault="0041609A" w:rsidP="00765586">
      <w:pPr>
        <w:pStyle w:val="Caption"/>
      </w:pPr>
      <w:bookmarkStart w:id="12" w:name="_Ref528535824"/>
      <w:r>
        <w:t xml:space="preserve">Figure </w:t>
      </w:r>
      <w:r>
        <w:fldChar w:fldCharType="begin"/>
      </w:r>
      <w:r>
        <w:instrText xml:space="preserve"> SEQ Figure \* ARABIC </w:instrText>
      </w:r>
      <w:r>
        <w:fldChar w:fldCharType="separate"/>
      </w:r>
      <w:r w:rsidR="00765586">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3B241507"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t xml:space="preserve">. The MSE, RMSE and R2 metrics for cross validation vs percentage of data pruned for each algorithm can be seen </w:t>
      </w:r>
      <w:proofErr w:type="gramStart"/>
      <w:r>
        <w:t xml:space="preserve">in </w:t>
      </w:r>
      <w:r>
        <w:rPr>
          <w:color w:val="0000FF"/>
        </w:rPr>
        <w:t>.</w:t>
      </w:r>
      <w:proofErr w:type="gramEnd"/>
    </w:p>
    <w:p w14:paraId="69858D31" w14:textId="77777777" w:rsidR="00765586" w:rsidRDefault="00765586" w:rsidP="00765586">
      <w:pPr>
        <w:pStyle w:val="Caption"/>
      </w:pPr>
      <w:bookmarkStart w:id="13" w:name="_Ref528535743"/>
    </w:p>
    <w:p w14:paraId="5F6FB2C3" w14:textId="6E841B32" w:rsidR="00455411" w:rsidRDefault="0041609A" w:rsidP="00765586">
      <w:pPr>
        <w:pStyle w:val="Caption"/>
      </w:pPr>
      <w:r>
        <w:t xml:space="preserve">Figure </w:t>
      </w:r>
      <w:r>
        <w:fldChar w:fldCharType="begin"/>
      </w:r>
      <w:r>
        <w:instrText xml:space="preserve"> SEQ Figure \* ARABIC </w:instrText>
      </w:r>
      <w:r>
        <w:fldChar w:fldCharType="separate"/>
      </w:r>
      <w:r w:rsidR="00765586">
        <w:rPr>
          <w:noProof/>
        </w:rPr>
        <w:t>10</w:t>
      </w:r>
      <w:r>
        <w:fldChar w:fldCharType="end"/>
      </w:r>
      <w:bookmarkEnd w:id="13"/>
      <w:r w:rsidR="00F70484" w:rsidRPr="001872C7">
        <w:t xml:space="preserve">: </w:t>
      </w:r>
      <w:r w:rsidR="00F70484">
        <w:t>Accuracy of train-test dataset split for various algorithms</w:t>
      </w: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4C833577" w:rsidR="000E797F" w:rsidRPr="00455411" w:rsidRDefault="000E797F" w:rsidP="000E797F">
      <w:pPr>
        <w:pStyle w:val="ListParagraph"/>
        <w:numPr>
          <w:ilvl w:val="0"/>
          <w:numId w:val="16"/>
        </w:numPr>
      </w:pPr>
      <w:r>
        <w:t>R2 score: Explains the variability in the target variable ‘Rating’ with respect to significant variable in the model.</w:t>
      </w:r>
    </w:p>
    <w:p w14:paraId="0F793C8A" w14:textId="71DC025D" w:rsidR="00040AE8" w:rsidRPr="00A62B50" w:rsidRDefault="00DF2AA0" w:rsidP="00724233">
      <w:pPr>
        <w:pStyle w:val="Heading1"/>
      </w:pPr>
      <w:r w:rsidRPr="00A62B50">
        <w:t>RESULTS AND DISCUSSION</w:t>
      </w:r>
    </w:p>
    <w:p w14:paraId="4DE19D87" w14:textId="75D4D7A0" w:rsidR="004464B9" w:rsidRPr="00765586" w:rsidRDefault="003F39F0" w:rsidP="00C25E0E">
      <w:pPr>
        <w:pStyle w:val="Heading2"/>
        <w:rPr>
          <w:rStyle w:val="Label"/>
          <w:rFonts w:ascii="Linux Libertine" w:hAnsi="Linux Libertine"/>
          <w:b/>
          <w:sz w:val="22"/>
        </w:rPr>
      </w:pPr>
      <w:bookmarkStart w:id="14" w:name="tb2"/>
      <w:r>
        <w:t>Regression Metrics</w:t>
      </w:r>
    </w:p>
    <w:p w14:paraId="148EB6C7" w14:textId="1F5DA099" w:rsidR="009027AE" w:rsidRPr="004464B9" w:rsidRDefault="006C0160" w:rsidP="00C25E0E">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w:t>
      </w:r>
      <w:r w:rsidR="002316B4">
        <w:rPr>
          <w:rStyle w:val="Label"/>
          <w:rFonts w:ascii="Linux Libertine" w:hAnsi="Linux Libertine"/>
          <w:b w:val="0"/>
        </w:rPr>
        <w:t>RMSE</w:t>
      </w:r>
      <w:r w:rsidR="00765586">
        <w:rPr>
          <w:rStyle w:val="Label"/>
          <w:rFonts w:ascii="Linux Libertine" w:hAnsi="Linux Libertine"/>
          <w:b w:val="0"/>
        </w:rPr>
        <w:t xml:space="preserve"> of the three algorithms</w:t>
      </w:r>
      <w:r w:rsidR="002316B4">
        <w:rPr>
          <w:rStyle w:val="Label"/>
          <w:rFonts w:ascii="Linux Libertine" w:hAnsi="Linux Libertine"/>
          <w:b w:val="0"/>
        </w:rPr>
        <w:t xml:space="preserve"> for out-of-sample data </w:t>
      </w:r>
      <w:r w:rsidRPr="008E0951">
        <w:rPr>
          <w:rStyle w:val="Label"/>
          <w:rFonts w:ascii="Linux Libertine" w:hAnsi="Linux Libertine"/>
          <w:b w:val="0"/>
        </w:rPr>
        <w:t xml:space="preserve">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845A83">
        <w:rPr>
          <w:rStyle w:val="Label"/>
          <w:rFonts w:ascii="Linux Libertine" w:hAnsi="Linux Libertine"/>
          <w:b w:val="0"/>
          <w:color w:val="0000FF"/>
        </w:rPr>
        <w:fldChar w:fldCharType="begin"/>
      </w:r>
      <w:r w:rsidR="00E4520E" w:rsidRPr="00845A83">
        <w:rPr>
          <w:rStyle w:val="Label"/>
          <w:rFonts w:ascii="Linux Libertine" w:hAnsi="Linux Libertine"/>
          <w:b w:val="0"/>
          <w:color w:val="0000FF"/>
        </w:rPr>
        <w:instrText xml:space="preserve"> REF _Ref528537928 \h  \* MERGEFORMAT </w:instrText>
      </w:r>
      <w:r w:rsidR="00E4520E" w:rsidRPr="00845A83">
        <w:rPr>
          <w:rStyle w:val="Label"/>
          <w:rFonts w:ascii="Linux Libertine" w:hAnsi="Linux Libertine"/>
          <w:b w:val="0"/>
          <w:color w:val="0000FF"/>
        </w:rPr>
      </w:r>
      <w:r w:rsidR="00E4520E" w:rsidRPr="00845A83">
        <w:rPr>
          <w:rStyle w:val="Label"/>
          <w:rFonts w:ascii="Linux Libertine" w:hAnsi="Linux Libertine"/>
          <w:b w:val="0"/>
          <w:color w:val="0000FF"/>
        </w:rPr>
        <w:fldChar w:fldCharType="separate"/>
      </w:r>
      <w:r w:rsidR="00765586" w:rsidRPr="00765586">
        <w:rPr>
          <w:color w:val="0000FF"/>
        </w:rPr>
        <w:t>Tabl</w:t>
      </w:r>
      <w:r w:rsidR="00765586" w:rsidRPr="00765586">
        <w:rPr>
          <w:color w:val="0000FF"/>
        </w:rPr>
        <w:t>e</w:t>
      </w:r>
      <w:r w:rsidR="00765586" w:rsidRPr="00765586">
        <w:rPr>
          <w:color w:val="0000FF"/>
        </w:rPr>
        <w:t xml:space="preserve"> </w:t>
      </w:r>
      <w:r w:rsidR="00765586" w:rsidRPr="00765586">
        <w:rPr>
          <w:noProof/>
          <w:color w:val="0000FF"/>
        </w:rPr>
        <w:t>3</w:t>
      </w:r>
      <w:r w:rsidR="00E4520E" w:rsidRPr="00845A83">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25922DE7" w:rsidR="000B4576" w:rsidRPr="008E0951" w:rsidRDefault="0041609A" w:rsidP="00765586">
      <w:pPr>
        <w:pStyle w:val="Caption"/>
      </w:pPr>
      <w:bookmarkStart w:id="15" w:name="_Ref528537928"/>
      <w:r>
        <w:t xml:space="preserve">Table </w:t>
      </w:r>
      <w:r>
        <w:fldChar w:fldCharType="begin"/>
      </w:r>
      <w:r>
        <w:instrText xml:space="preserve"> SEQ Table \* ARABIC </w:instrText>
      </w:r>
      <w:r>
        <w:fldChar w:fldCharType="separate"/>
      </w:r>
      <w:r w:rsidR="00765586">
        <w:rPr>
          <w:noProof/>
        </w:rPr>
        <w:t>3</w:t>
      </w:r>
      <w:r>
        <w:fldChar w:fldCharType="end"/>
      </w:r>
      <w:bookmarkEnd w:id="15"/>
      <w:r>
        <w:t>:</w:t>
      </w:r>
      <w:r w:rsidR="000B4576" w:rsidRPr="008E0951">
        <w:t xml:space="preserve"> </w:t>
      </w:r>
      <w:r w:rsidR="000B4576" w:rsidRPr="0041557F">
        <w:t xml:space="preserve">Mean and </w:t>
      </w:r>
      <w:r w:rsidR="00765586">
        <w:t xml:space="preserve">standard </w:t>
      </w:r>
      <w:r w:rsidR="000B4576" w:rsidRPr="0041557F">
        <w:t xml:space="preserve">deviations of </w:t>
      </w:r>
      <w:r w:rsidR="002316B4">
        <w:t>RMS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7"/>
        <w:gridCol w:w="1080"/>
        <w:gridCol w:w="1170"/>
        <w:gridCol w:w="633"/>
      </w:tblGrid>
      <w:tr w:rsidR="000B4576" w:rsidRPr="00765586" w14:paraId="4C56728C"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Pr="00765586" w:rsidRDefault="000B4576" w:rsidP="00765586">
            <w:pPr>
              <w:spacing w:line="240" w:lineRule="auto"/>
              <w:ind w:firstLine="0"/>
              <w:jc w:val="center"/>
              <w:rPr>
                <w:rFonts w:cs="Linux Libertine"/>
                <w:b/>
                <w14:ligatures w14:val="standard"/>
              </w:rPr>
            </w:pP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0290C1BB" w:rsidR="000B4576" w:rsidRPr="00765586" w:rsidRDefault="000B4576"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39E221A7"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Linear</w:t>
            </w:r>
            <w:r w:rsidR="000B4576" w:rsidRPr="00765586">
              <w:rPr>
                <w:rFonts w:cs="Linux Libertine"/>
                <w:b/>
                <w14:ligatures w14:val="standard"/>
              </w:rPr>
              <w:t xml:space="preserve"> Regression</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67F6EE5E"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0B4576" w:rsidRPr="00A62B50" w14:paraId="4FCA98D7"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85F3C8" w:rsidR="000B4576" w:rsidRPr="00A62B50" w:rsidRDefault="00F141AA" w:rsidP="000B4576">
            <w:pPr>
              <w:spacing w:line="240" w:lineRule="auto"/>
              <w:ind w:firstLine="0"/>
              <w:jc w:val="left"/>
              <w:rPr>
                <w:rFonts w:cs="Linux Libertine"/>
                <w14:ligatures w14:val="standard"/>
              </w:rPr>
            </w:pPr>
            <w:r>
              <w:rPr>
                <w:rFonts w:cs="Linux Libertine"/>
                <w14:ligatures w14:val="standard"/>
              </w:rPr>
              <w:t xml:space="preserve">Mean </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04B2F43C" w:rsidR="000B4576" w:rsidRPr="00A62B50" w:rsidRDefault="00F141AA" w:rsidP="000B4576">
            <w:pPr>
              <w:spacing w:line="240" w:lineRule="auto"/>
              <w:ind w:firstLine="0"/>
              <w:jc w:val="left"/>
              <w:rPr>
                <w:rFonts w:cs="Linux Libertine"/>
                <w14:ligatures w14:val="standard"/>
              </w:rPr>
            </w:pPr>
            <w:r>
              <w:rPr>
                <w:rFonts w:cs="Linux Libertine"/>
                <w14:ligatures w14:val="standard"/>
              </w:rPr>
              <w:t>0.43</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4F74CBFF"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074319EB"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r>
      <w:tr w:rsidR="000B4576" w:rsidRPr="00A62B50" w14:paraId="5CBBE39F"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08E46520" w:rsidR="000B4576" w:rsidRPr="002643EA" w:rsidRDefault="00F141AA" w:rsidP="000B4576">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515FFA0A"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45E08224"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r>
    </w:tbl>
    <w:p w14:paraId="2CFD92CB" w14:textId="7CAE950B" w:rsidR="00A91E25" w:rsidRPr="00A91E25" w:rsidRDefault="00A91E25" w:rsidP="00C25E0E">
      <w:pPr>
        <w:pStyle w:val="TableCaption"/>
        <w:rPr>
          <w:i/>
        </w:rPr>
      </w:pPr>
      <w:r w:rsidRPr="00A91E25">
        <w:rPr>
          <w:rStyle w:val="Label"/>
          <w:rFonts w:ascii="Linux Libertine" w:hAnsi="Linux Libertine"/>
          <w:b w:val="0"/>
        </w:rPr>
        <w:t>Result for each iteration</w:t>
      </w:r>
      <w:proofErr w:type="gramStart"/>
      <w:r w:rsidR="001E4464">
        <w:rPr>
          <w:rStyle w:val="Label"/>
          <w:rFonts w:ascii="Linux Libertine" w:hAnsi="Linux Libertine"/>
          <w:b w:val="0"/>
        </w:rPr>
        <w:t>:</w:t>
      </w:r>
      <w:r w:rsidR="00765586">
        <w:rPr>
          <w:rStyle w:val="Label"/>
          <w:rFonts w:ascii="Linux Libertine" w:hAnsi="Linux Libertine"/>
          <w:b w:val="0"/>
        </w:rPr>
        <w:t xml:space="preserve"> </w:t>
      </w:r>
      <w:r w:rsidR="001E4464">
        <w:rPr>
          <w:rStyle w:val="Label"/>
          <w:rFonts w:ascii="Linux Libertine" w:hAnsi="Linux Libertine"/>
          <w:b w:val="0"/>
        </w:rPr>
        <w:t xml:space="preserve"> </w:t>
      </w:r>
      <w:r w:rsidR="00EC2E6A">
        <w:rPr>
          <w:rStyle w:val="Label"/>
          <w:rFonts w:ascii="Linux Libertine" w:hAnsi="Linux Libertine"/>
          <w:b w:val="0"/>
        </w:rPr>
        <w:t>,</w:t>
      </w:r>
      <w:proofErr w:type="gramEnd"/>
      <w:r w:rsidR="00EC2E6A">
        <w:rPr>
          <w:rStyle w:val="Label"/>
          <w:rFonts w:ascii="Linux Libertine" w:hAnsi="Linux Libertine"/>
          <w:b w:val="0"/>
        </w:rPr>
        <w:t xml:space="preserve"> </w:t>
      </w:r>
      <w:r w:rsidR="00EC2E6A" w:rsidRPr="00845A83">
        <w:rPr>
          <w:rStyle w:val="Label"/>
          <w:rFonts w:ascii="Linux Libertine" w:hAnsi="Linux Libertine"/>
          <w:b w:val="0"/>
          <w:color w:val="0000FF"/>
        </w:rPr>
        <w:fldChar w:fldCharType="begin"/>
      </w:r>
      <w:r w:rsidR="00EC2E6A" w:rsidRPr="00845A83">
        <w:rPr>
          <w:rStyle w:val="Label"/>
          <w:rFonts w:ascii="Linux Libertine" w:hAnsi="Linux Libertine"/>
          <w:b w:val="0"/>
          <w:color w:val="0000FF"/>
        </w:rPr>
        <w:instrText xml:space="preserve"> REF _Ref528537388 \h  \* MERGEFORMAT </w:instrText>
      </w:r>
      <w:r w:rsidR="00EC2E6A" w:rsidRPr="00845A83">
        <w:rPr>
          <w:rStyle w:val="Label"/>
          <w:rFonts w:ascii="Linux Libertine" w:hAnsi="Linux Libertine"/>
          <w:b w:val="0"/>
          <w:color w:val="0000FF"/>
        </w:rPr>
      </w:r>
      <w:r w:rsidR="00EC2E6A" w:rsidRPr="00845A83">
        <w:rPr>
          <w:rStyle w:val="Label"/>
          <w:rFonts w:ascii="Linux Libertine" w:hAnsi="Linux Libertine"/>
          <w:b w:val="0"/>
          <w:color w:val="0000FF"/>
        </w:rPr>
        <w:fldChar w:fldCharType="separate"/>
      </w:r>
      <w:r w:rsidR="00765586">
        <w:t xml:space="preserve">Figure </w:t>
      </w:r>
      <w:r w:rsidR="00EC2E6A" w:rsidRPr="00845A83">
        <w:rPr>
          <w:rStyle w:val="Label"/>
          <w:rFonts w:ascii="Linux Libertine" w:hAnsi="Linux Libertine"/>
          <w:b w:val="0"/>
          <w:color w:val="0000FF"/>
        </w:rPr>
        <w:fldChar w:fldCharType="end"/>
      </w:r>
    </w:p>
    <w:p w14:paraId="74D65E34" w14:textId="4E22FA59" w:rsidR="00217E99" w:rsidRPr="00164A4B" w:rsidRDefault="008E0951" w:rsidP="00C25E0E">
      <w:pPr>
        <w:pStyle w:val="TableCaption"/>
      </w:pPr>
      <w:r w:rsidRPr="008E0951">
        <w:rPr>
          <w:rStyle w:val="Label"/>
          <w:rFonts w:ascii="Linux Libertine" w:hAnsi="Linux Libertine"/>
          <w:b w:val="0"/>
        </w:rPr>
        <w:t xml:space="preserve">The mean and standard deviation of </w:t>
      </w:r>
      <w:r w:rsidR="002316B4">
        <w:rPr>
          <w:rStyle w:val="Label"/>
          <w:rFonts w:ascii="Linux Libertine" w:hAnsi="Linux Libertine"/>
          <w:b w:val="0"/>
        </w:rPr>
        <w:t>R2</w:t>
      </w:r>
      <w:r w:rsidRPr="008E0951">
        <w:rPr>
          <w:rStyle w:val="Label"/>
          <w:rFonts w:ascii="Linux Libertine" w:hAnsi="Linux Libertine"/>
          <w:b w:val="0"/>
        </w:rPr>
        <w:t xml:space="preserve"> scores for the three algorithms </w:t>
      </w:r>
      <w:r w:rsidR="002316B4">
        <w:rPr>
          <w:rStyle w:val="Label"/>
          <w:rFonts w:ascii="Linux Libertine" w:hAnsi="Linux Libertine"/>
          <w:b w:val="0"/>
        </w:rPr>
        <w:t xml:space="preserve">for out-of-sample data </w:t>
      </w:r>
      <w:r w:rsidRPr="008E0951">
        <w:rPr>
          <w:rStyle w:val="Label"/>
          <w:rFonts w:ascii="Linux Libertine" w:hAnsi="Linux Libertine"/>
          <w:b w:val="0"/>
        </w:rPr>
        <w:t xml:space="preserve">have been mentioned </w:t>
      </w:r>
      <w:bookmarkStart w:id="16" w:name="_Ref528537914"/>
      <w:r w:rsidR="00642251">
        <w:rPr>
          <w:rStyle w:val="Label"/>
          <w:rFonts w:ascii="Linux Libertine" w:hAnsi="Linux Libertine"/>
          <w:b w:val="0"/>
        </w:rPr>
        <w:t xml:space="preserve">in </w:t>
      </w:r>
      <w:r w:rsidR="00642251" w:rsidRPr="00642251">
        <w:rPr>
          <w:color w:val="0000FF"/>
        </w:rPr>
        <w:fldChar w:fldCharType="begin"/>
      </w:r>
      <w:r w:rsidR="00642251" w:rsidRPr="00642251">
        <w:rPr>
          <w:rStyle w:val="Label"/>
          <w:rFonts w:ascii="Linux Libertine" w:hAnsi="Linux Libertine"/>
          <w:color w:val="0000FF"/>
        </w:rPr>
        <w:instrText xml:space="preserve"> REF _Ref528552186 \h </w:instrText>
      </w:r>
      <w:r w:rsidR="00642251" w:rsidRPr="00642251">
        <w:rPr>
          <w:color w:val="0000FF"/>
        </w:rPr>
        <w:instrText xml:space="preserve"> \* MERGEFORMAT </w:instrText>
      </w:r>
      <w:r w:rsidR="00642251" w:rsidRPr="00642251">
        <w:rPr>
          <w:color w:val="0000FF"/>
        </w:rPr>
      </w:r>
      <w:r w:rsidR="00642251" w:rsidRPr="00642251">
        <w:rPr>
          <w:color w:val="0000FF"/>
        </w:rPr>
        <w:fldChar w:fldCharType="separate"/>
      </w:r>
      <w:r w:rsidR="00765586" w:rsidRPr="00765586">
        <w:rPr>
          <w:color w:val="0000FF"/>
        </w:rPr>
        <w:t xml:space="preserve">Table </w:t>
      </w:r>
      <w:r w:rsidR="00765586" w:rsidRPr="00765586">
        <w:rPr>
          <w:noProof/>
          <w:color w:val="0000FF"/>
        </w:rPr>
        <w:t>4</w:t>
      </w:r>
      <w:r w:rsidR="00642251" w:rsidRPr="00642251">
        <w:rPr>
          <w:color w:val="0000FF"/>
        </w:rPr>
        <w:fldChar w:fldCharType="end"/>
      </w:r>
      <w:r w:rsidR="00642251">
        <w:t>.</w:t>
      </w:r>
    </w:p>
    <w:p w14:paraId="2810D280" w14:textId="100A2451" w:rsidR="009027AE" w:rsidRPr="00E4520E" w:rsidRDefault="0041609A" w:rsidP="00C25E0E">
      <w:pPr>
        <w:pStyle w:val="TableCaption"/>
      </w:pPr>
      <w:bookmarkStart w:id="17" w:name="_Ref528552186"/>
      <w:r w:rsidRPr="00E4520E">
        <w:rPr>
          <w:b/>
        </w:rPr>
        <w:t xml:space="preserve">Table </w:t>
      </w:r>
      <w:r w:rsidRPr="00E4520E">
        <w:rPr>
          <w:b/>
        </w:rPr>
        <w:fldChar w:fldCharType="begin"/>
      </w:r>
      <w:r w:rsidRPr="00E4520E">
        <w:rPr>
          <w:b/>
        </w:rPr>
        <w:instrText xml:space="preserve"> SEQ Table \* ARABIC </w:instrText>
      </w:r>
      <w:r w:rsidRPr="00E4520E">
        <w:rPr>
          <w:b/>
        </w:rPr>
        <w:fldChar w:fldCharType="separate"/>
      </w:r>
      <w:r w:rsidR="00765586">
        <w:rPr>
          <w:b/>
          <w:noProof/>
        </w:rPr>
        <w:t>4</w:t>
      </w:r>
      <w:r w:rsidRPr="00E4520E">
        <w:rPr>
          <w:b/>
        </w:rPr>
        <w:fldChar w:fldCharType="end"/>
      </w:r>
      <w:bookmarkEnd w:id="16"/>
      <w:bookmarkEnd w:id="17"/>
      <w:r w:rsidR="009027AE" w:rsidRPr="00E4520E">
        <w:rPr>
          <w:rStyle w:val="Label"/>
          <w:rFonts w:ascii="Linux Libertine" w:hAnsi="Linux Libertine"/>
          <w:b w:val="0"/>
        </w:rPr>
        <w:t>:</w:t>
      </w:r>
      <w:r w:rsidR="002316B4">
        <w:t xml:space="preserve"> </w:t>
      </w:r>
      <w:r w:rsidR="002316B4" w:rsidRPr="002316B4">
        <w:rPr>
          <w:b/>
        </w:rPr>
        <w:t>Mean and deviations of R2</w:t>
      </w:r>
      <w:r w:rsidR="009027AE" w:rsidRPr="002316B4">
        <w:rPr>
          <w:b/>
        </w:rPr>
        <w:t xml:space="preserve"> score</w:t>
      </w:r>
      <w:r w:rsidR="002316B4" w:rsidRPr="002316B4">
        <w:rPr>
          <w:b/>
        </w:rPr>
        <w:t>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165"/>
        <w:gridCol w:w="725"/>
      </w:tblGrid>
      <w:tr w:rsidR="009027AE" w:rsidRPr="00765586" w14:paraId="49ED86FF" w14:textId="77777777" w:rsidTr="00765586">
        <w:trPr>
          <w:jc w:val="center"/>
        </w:trPr>
        <w:tc>
          <w:tcPr>
            <w:tcW w:w="985" w:type="dxa"/>
            <w:shd w:val="clear" w:color="000000" w:fill="auto"/>
            <w:vAlign w:val="center"/>
          </w:tcPr>
          <w:p w14:paraId="2868314C" w14:textId="77777777" w:rsidR="009027AE" w:rsidRPr="00765586" w:rsidRDefault="009027AE" w:rsidP="00765586">
            <w:pPr>
              <w:spacing w:line="240" w:lineRule="auto"/>
              <w:ind w:firstLine="0"/>
              <w:jc w:val="center"/>
              <w:rPr>
                <w:rFonts w:cs="Linux Libertine"/>
                <w:b/>
                <w14:ligatures w14:val="standard"/>
              </w:rPr>
            </w:pPr>
          </w:p>
        </w:tc>
        <w:tc>
          <w:tcPr>
            <w:tcW w:w="1085" w:type="dxa"/>
            <w:shd w:val="clear" w:color="000000" w:fill="auto"/>
            <w:vAlign w:val="center"/>
          </w:tcPr>
          <w:p w14:paraId="4037FE4F" w14:textId="77777777" w:rsidR="009027AE" w:rsidRPr="00765586" w:rsidRDefault="009027AE"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65" w:type="dxa"/>
            <w:shd w:val="clear" w:color="000000" w:fill="auto"/>
            <w:vAlign w:val="center"/>
          </w:tcPr>
          <w:p w14:paraId="3F240466" w14:textId="70AAAFF1"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Linear</w:t>
            </w:r>
            <w:r w:rsidR="009027AE" w:rsidRPr="00765586">
              <w:rPr>
                <w:rFonts w:cs="Linux Libertine"/>
                <w:b/>
                <w14:ligatures w14:val="standard"/>
              </w:rPr>
              <w:t xml:space="preserve"> Regression</w:t>
            </w:r>
          </w:p>
        </w:tc>
        <w:tc>
          <w:tcPr>
            <w:tcW w:w="725" w:type="dxa"/>
            <w:shd w:val="clear" w:color="000000" w:fill="auto"/>
            <w:vAlign w:val="center"/>
          </w:tcPr>
          <w:p w14:paraId="63C9A5E1" w14:textId="2694A727"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9027AE" w:rsidRPr="00A62B50" w14:paraId="3E4ED35F" w14:textId="77777777" w:rsidTr="0076558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5C906D8C" w:rsidR="009027AE" w:rsidRPr="00A62B50" w:rsidRDefault="002316B4" w:rsidP="009027AE">
            <w:pPr>
              <w:spacing w:line="240" w:lineRule="auto"/>
              <w:ind w:firstLine="0"/>
              <w:jc w:val="left"/>
              <w:rPr>
                <w:rFonts w:cs="Linux Libertine"/>
                <w14:ligatures w14:val="standard"/>
              </w:rPr>
            </w:pPr>
            <w:r>
              <w:rPr>
                <w:rFonts w:cs="Linux Libertine"/>
                <w14:ligatures w14:val="standard"/>
              </w:rPr>
              <w:t>0.19</w:t>
            </w:r>
          </w:p>
        </w:tc>
        <w:tc>
          <w:tcPr>
            <w:tcW w:w="1165" w:type="dxa"/>
            <w:shd w:val="clear" w:color="000000" w:fill="auto"/>
            <w:vAlign w:val="center"/>
          </w:tcPr>
          <w:p w14:paraId="2866E475" w14:textId="61B1D56D" w:rsidR="009027AE" w:rsidRPr="00A62B50" w:rsidRDefault="002316B4" w:rsidP="009027AE">
            <w:pPr>
              <w:spacing w:line="240" w:lineRule="auto"/>
              <w:ind w:firstLine="0"/>
              <w:jc w:val="left"/>
              <w:rPr>
                <w:rFonts w:cs="Linux Libertine"/>
                <w14:ligatures w14:val="standard"/>
              </w:rPr>
            </w:pPr>
            <w:r>
              <w:rPr>
                <w:rFonts w:cs="Linux Libertine"/>
                <w14:ligatures w14:val="standard"/>
              </w:rPr>
              <w:t>0.11</w:t>
            </w:r>
          </w:p>
        </w:tc>
        <w:tc>
          <w:tcPr>
            <w:tcW w:w="725" w:type="dxa"/>
            <w:shd w:val="clear" w:color="000000" w:fill="auto"/>
            <w:vAlign w:val="center"/>
          </w:tcPr>
          <w:p w14:paraId="0E571860" w14:textId="6489BD9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9</w:t>
            </w:r>
          </w:p>
        </w:tc>
      </w:tr>
      <w:tr w:rsidR="009027AE" w:rsidRPr="00A62B50" w14:paraId="79CA990E" w14:textId="77777777" w:rsidTr="0076558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ABD2230" w:rsidR="009027AE" w:rsidRPr="002643EA" w:rsidRDefault="002316B4" w:rsidP="009027AE">
            <w:pPr>
              <w:spacing w:line="240" w:lineRule="auto"/>
              <w:ind w:firstLine="0"/>
              <w:jc w:val="left"/>
              <w:rPr>
                <w:rFonts w:ascii="Calibri" w:eastAsia="Times New Roman" w:hAnsi="Calibri" w:cs="Calibri"/>
                <w:color w:val="000000"/>
                <w:sz w:val="22"/>
              </w:rPr>
            </w:pPr>
            <w:r>
              <w:rPr>
                <w:rFonts w:cs="Linux Libertine"/>
                <w14:ligatures w14:val="standard"/>
              </w:rPr>
              <w:t>0.03</w:t>
            </w:r>
          </w:p>
        </w:tc>
        <w:tc>
          <w:tcPr>
            <w:tcW w:w="1165" w:type="dxa"/>
            <w:shd w:val="clear" w:color="000000" w:fill="auto"/>
            <w:vAlign w:val="center"/>
          </w:tcPr>
          <w:p w14:paraId="481490F1" w14:textId="7F48966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c>
          <w:tcPr>
            <w:tcW w:w="725" w:type="dxa"/>
            <w:shd w:val="clear" w:color="000000" w:fill="auto"/>
            <w:vAlign w:val="center"/>
          </w:tcPr>
          <w:p w14:paraId="580959E5" w14:textId="2918837C"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r>
    </w:tbl>
    <w:p w14:paraId="5B19762F" w14:textId="5C79A18E" w:rsidR="00A91E25" w:rsidRPr="00EE54D6" w:rsidRDefault="00A91E25" w:rsidP="00C25E0E">
      <w:pPr>
        <w:pStyle w:val="TableCaption"/>
      </w:pPr>
      <w:r w:rsidRPr="00A91E25">
        <w:rPr>
          <w:rStyle w:val="Label"/>
          <w:rFonts w:ascii="Linux Libertine" w:hAnsi="Linux Libertine"/>
          <w:b w:val="0"/>
        </w:rPr>
        <w:t>Result for each iteration</w:t>
      </w:r>
      <w:proofErr w:type="gramStart"/>
      <w:r w:rsidRPr="00A91E25">
        <w:rPr>
          <w:rStyle w:val="Label"/>
          <w:rFonts w:ascii="Linux Libertine" w:hAnsi="Linux Libertine"/>
          <w:b w:val="0"/>
        </w:rPr>
        <w:t>:</w:t>
      </w:r>
      <w:r w:rsidR="001E4464">
        <w:rPr>
          <w:rStyle w:val="Label"/>
          <w:rFonts w:ascii="Linux Libertine" w:hAnsi="Linux Libertine"/>
          <w:color w:val="0000FF"/>
        </w:rPr>
        <w:t xml:space="preserve"> </w:t>
      </w:r>
      <w:r w:rsidR="00D15E63" w:rsidRPr="00D15E63">
        <w:rPr>
          <w:rStyle w:val="Label"/>
          <w:rFonts w:ascii="Linux Libertine" w:hAnsi="Linux Libertine"/>
          <w:b w:val="0"/>
          <w:color w:val="000000" w:themeColor="text1"/>
        </w:rPr>
        <w:t>,</w:t>
      </w:r>
      <w:proofErr w:type="gramEnd"/>
      <w:r w:rsidR="00D15E63">
        <w:rPr>
          <w:rStyle w:val="Label"/>
          <w:rFonts w:ascii="Linux Libertine" w:hAnsi="Linux Libertine"/>
          <w:b w:val="0"/>
          <w:color w:val="0000FF"/>
        </w:rPr>
        <w:t xml:space="preserve"> </w:t>
      </w:r>
      <w:r w:rsidR="00642251" w:rsidRPr="004326AC">
        <w:rPr>
          <w:rStyle w:val="Label"/>
          <w:rFonts w:ascii="Linux Libertine" w:hAnsi="Linux Libertine"/>
          <w:color w:val="0000FF"/>
        </w:rPr>
        <w:fldChar w:fldCharType="begin"/>
      </w:r>
      <w:r w:rsidR="00642251" w:rsidRPr="004326AC">
        <w:rPr>
          <w:rStyle w:val="Label"/>
          <w:rFonts w:ascii="Linux Libertine" w:hAnsi="Linux Libertine"/>
          <w:color w:val="0000FF"/>
        </w:rPr>
        <w:instrText xml:space="preserve"> REF _Ref528537967 \h </w:instrText>
      </w:r>
      <w:r w:rsidR="004326AC" w:rsidRPr="004326AC">
        <w:rPr>
          <w:rStyle w:val="Label"/>
          <w:rFonts w:ascii="Linux Libertine" w:hAnsi="Linux Libertine"/>
          <w:color w:val="0000FF"/>
        </w:rPr>
        <w:instrText xml:space="preserve"> \* MERGEFORMAT </w:instrText>
      </w:r>
      <w:r w:rsidR="00642251" w:rsidRPr="004326AC">
        <w:rPr>
          <w:rStyle w:val="Label"/>
          <w:rFonts w:ascii="Linux Libertine" w:hAnsi="Linux Libertine"/>
          <w:color w:val="0000FF"/>
        </w:rPr>
      </w:r>
      <w:r w:rsidR="00642251" w:rsidRPr="004326AC">
        <w:rPr>
          <w:rStyle w:val="Label"/>
          <w:rFonts w:ascii="Linux Libertine" w:hAnsi="Linux Libertine"/>
          <w:color w:val="0000FF"/>
        </w:rPr>
        <w:fldChar w:fldCharType="separate"/>
      </w:r>
      <w:r w:rsidR="00765586">
        <w:t xml:space="preserve">Figure </w:t>
      </w:r>
      <w:r w:rsidR="00642251" w:rsidRPr="004326AC">
        <w:rPr>
          <w:rStyle w:val="Label"/>
          <w:rFonts w:ascii="Linux Libertine" w:hAnsi="Linux Libertine"/>
          <w:color w:val="0000FF"/>
        </w:rPr>
        <w:fldChar w:fldCharType="end"/>
      </w:r>
    </w:p>
    <w:p w14:paraId="32D724A9" w14:textId="1AC2F1FA" w:rsidR="00A91E25" w:rsidRPr="00A91E25" w:rsidRDefault="00724233" w:rsidP="00D61075">
      <w:pPr>
        <w:pStyle w:val="Heading2"/>
        <w:spacing w:before="0"/>
        <w:ind w:left="446" w:hanging="446"/>
      </w:pPr>
      <w:r>
        <w:t>Discussion</w:t>
      </w:r>
    </w:p>
    <w:p w14:paraId="3546C5BA" w14:textId="31CA4611" w:rsidR="00724233" w:rsidRPr="00A425E8" w:rsidRDefault="00765586" w:rsidP="00A425E8">
      <w:pPr>
        <w:ind w:firstLine="0"/>
      </w:pPr>
      <w:r w:rsidRPr="00A425E8">
        <w:t xml:space="preserve">Starting with an unpruned dataset, </w:t>
      </w:r>
      <w:r w:rsidR="006C0160" w:rsidRPr="00A425E8">
        <w:t>20</w:t>
      </w:r>
      <w:r w:rsidR="00CC3F29" w:rsidRPr="00A425E8">
        <w:t xml:space="preserve"> iterations </w:t>
      </w:r>
      <w:r w:rsidRPr="00A425E8">
        <w:t xml:space="preserve">were run to </w:t>
      </w:r>
      <w:r w:rsidR="00A91E25" w:rsidRPr="00A425E8">
        <w:t>prune</w:t>
      </w:r>
      <w:r w:rsidR="00182E46" w:rsidRPr="00A425E8">
        <w:t xml:space="preserve"> </w:t>
      </w:r>
      <w:r w:rsidR="00CC3F29" w:rsidRPr="00A425E8">
        <w:t>the</w:t>
      </w:r>
      <w:r w:rsidR="00724233" w:rsidRPr="00A425E8">
        <w:t xml:space="preserve"> dataset</w:t>
      </w:r>
      <w:r w:rsidR="00910642" w:rsidRPr="00A425E8">
        <w:t xml:space="preserve"> to check how the three algorithms </w:t>
      </w:r>
      <w:r w:rsidR="00A91E25" w:rsidRPr="00A425E8">
        <w:t>performed</w:t>
      </w:r>
      <w:r w:rsidR="00910642" w:rsidRPr="00A425E8">
        <w:t xml:space="preserve"> with each iteration. </w:t>
      </w:r>
      <w:r w:rsidRPr="00A425E8">
        <w:t xml:space="preserve">For the </w:t>
      </w:r>
      <w:r w:rsidR="00CC3F29" w:rsidRPr="00A425E8">
        <w:t xml:space="preserve">unpruned </w:t>
      </w:r>
      <w:r w:rsidRPr="00A425E8">
        <w:t>dataset</w:t>
      </w:r>
      <w:r w:rsidR="007A4EA8">
        <w:t xml:space="preserve"> (0% pruned)</w:t>
      </w:r>
      <w:r w:rsidRPr="00A425E8">
        <w:t>, Random F</w:t>
      </w:r>
      <w:r w:rsidR="00CC3F29" w:rsidRPr="00A425E8">
        <w:t>orest</w:t>
      </w:r>
      <w:r w:rsidR="00F25DFB" w:rsidRPr="00A425E8">
        <w:t xml:space="preserve"> </w:t>
      </w:r>
      <w:r w:rsidRPr="00A425E8">
        <w:t>R</w:t>
      </w:r>
      <w:r w:rsidR="007A4EA8">
        <w:t>egression</w:t>
      </w:r>
      <w:r w:rsidR="00A91E25" w:rsidRPr="00A425E8">
        <w:t xml:space="preserve"> </w:t>
      </w:r>
      <w:r w:rsidR="00C52C0D" w:rsidRPr="00A425E8">
        <w:t>had the lowest RMSE and the highest R2</w:t>
      </w:r>
      <w:r w:rsidR="00A91E25" w:rsidRPr="00A425E8">
        <w:t xml:space="preserve"> as shown in</w:t>
      </w:r>
      <w:r w:rsidR="00EC2E6A" w:rsidRPr="00A425E8">
        <w:t xml:space="preserve"> </w:t>
      </w:r>
      <w:r w:rsidR="00A425E8" w:rsidRPr="00A425E8">
        <w:fldChar w:fldCharType="begin"/>
      </w:r>
      <w:r w:rsidR="00A425E8" w:rsidRPr="00A425E8">
        <w:instrText xml:space="preserve"> REF _Ref532936710 \h </w:instrText>
      </w:r>
      <w:r w:rsidR="00A425E8">
        <w:instrText xml:space="preserve"> \* MERGEFORMAT </w:instrText>
      </w:r>
      <w:r w:rsidR="00A425E8" w:rsidRPr="00A425E8">
        <w:fldChar w:fldCharType="separate"/>
      </w:r>
      <w:r w:rsidR="00A425E8" w:rsidRPr="00A425E8">
        <w:t>Figure 11</w:t>
      </w:r>
      <w:r w:rsidR="00A425E8" w:rsidRPr="00A425E8">
        <w:fldChar w:fldCharType="end"/>
      </w:r>
      <w:r w:rsidR="00A425E8" w:rsidRPr="00A425E8">
        <w:t xml:space="preserve"> </w:t>
      </w:r>
      <w:r w:rsidR="00F25DFB" w:rsidRPr="00A425E8">
        <w:t>and</w:t>
      </w:r>
      <w:r w:rsidR="00A425E8" w:rsidRPr="00A425E8">
        <w:t xml:space="preserve"> </w:t>
      </w:r>
      <w:r w:rsidR="00A425E8" w:rsidRPr="00A425E8">
        <w:fldChar w:fldCharType="begin"/>
      </w:r>
      <w:r w:rsidR="00A425E8" w:rsidRPr="00A425E8">
        <w:instrText xml:space="preserve"> REF _Ref532936720 \h </w:instrText>
      </w:r>
      <w:r w:rsidR="00A425E8">
        <w:instrText xml:space="preserve"> \* MERGEFORMAT </w:instrText>
      </w:r>
      <w:r w:rsidR="00A425E8" w:rsidRPr="00A425E8">
        <w:fldChar w:fldCharType="separate"/>
      </w:r>
      <w:r w:rsidR="00A425E8" w:rsidRPr="00A425E8">
        <w:t>Figure 12</w:t>
      </w:r>
      <w:r w:rsidR="00A425E8" w:rsidRPr="00A425E8">
        <w:fldChar w:fldCharType="end"/>
      </w:r>
      <w:r w:rsidR="006C0160" w:rsidRPr="00A425E8">
        <w:t xml:space="preserve">. </w:t>
      </w:r>
      <w:r w:rsidR="00F25DFB" w:rsidRPr="00A425E8">
        <w:t xml:space="preserve">The </w:t>
      </w:r>
      <w:r w:rsidR="00C52C0D" w:rsidRPr="00A425E8">
        <w:t xml:space="preserve">RMSE and R2 </w:t>
      </w:r>
      <w:r w:rsidR="00F25DFB" w:rsidRPr="00A425E8">
        <w:t>score</w:t>
      </w:r>
      <w:r w:rsidR="00C52C0D" w:rsidRPr="00A425E8">
        <w:t>s</w:t>
      </w:r>
      <w:r w:rsidR="00F25DFB" w:rsidRPr="00A425E8">
        <w:t xml:space="preserve"> fluctuated as per</w:t>
      </w:r>
      <w:r w:rsidR="00A425E8" w:rsidRPr="00A425E8">
        <w:t xml:space="preserve"> &lt;Appendix&gt;</w:t>
      </w:r>
      <w:r w:rsidR="00F25DFB" w:rsidRPr="00A425E8">
        <w:t xml:space="preserve"> and </w:t>
      </w:r>
      <w:r w:rsidR="00A425E8" w:rsidRPr="00A425E8">
        <w:t xml:space="preserve">&lt;Appendix&gt; </w:t>
      </w:r>
      <w:r w:rsidR="002A60D7" w:rsidRPr="00A425E8">
        <w:t>and improved with each iteration,</w:t>
      </w:r>
      <w:r w:rsidR="00F25DFB" w:rsidRPr="00A425E8">
        <w:t xml:space="preserve"> but the ranking of th</w:t>
      </w:r>
      <w:r w:rsidR="004F13E0" w:rsidRPr="00A425E8">
        <w:t>e algorithms remained unchanged.</w:t>
      </w:r>
      <w:r w:rsidR="00C37741" w:rsidRPr="00A425E8">
        <w:t xml:space="preserve"> </w:t>
      </w:r>
    </w:p>
    <w:p w14:paraId="2E0A4F3B" w14:textId="77777777" w:rsidR="00765586" w:rsidRDefault="002316B4" w:rsidP="00765586">
      <w:pPr>
        <w:keepNext/>
        <w:ind w:firstLine="0"/>
      </w:pPr>
      <w:r>
        <w:rPr>
          <w:noProof/>
        </w:rPr>
        <w:drawing>
          <wp:inline distT="0" distB="0" distL="0" distR="0" wp14:anchorId="68118A57" wp14:editId="34A21389">
            <wp:extent cx="3026410" cy="2051436"/>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e_scor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35831" cy="2057822"/>
                    </a:xfrm>
                    <a:prstGeom prst="rect">
                      <a:avLst/>
                    </a:prstGeom>
                  </pic:spPr>
                </pic:pic>
              </a:graphicData>
            </a:graphic>
          </wp:inline>
        </w:drawing>
      </w:r>
    </w:p>
    <w:p w14:paraId="36AF7474" w14:textId="15D6511B" w:rsidR="00A91E25" w:rsidRDefault="00765586" w:rsidP="00765586">
      <w:pPr>
        <w:pStyle w:val="Caption"/>
      </w:pPr>
      <w:bookmarkStart w:id="18" w:name="_Ref532936710"/>
      <w:r>
        <w:t xml:space="preserve">Figure </w:t>
      </w:r>
      <w:r>
        <w:fldChar w:fldCharType="begin"/>
      </w:r>
      <w:r>
        <w:instrText xml:space="preserve"> SEQ Figure \* ARABIC </w:instrText>
      </w:r>
      <w:r>
        <w:fldChar w:fldCharType="separate"/>
      </w:r>
      <w:r>
        <w:rPr>
          <w:noProof/>
        </w:rPr>
        <w:t>11</w:t>
      </w:r>
      <w:r>
        <w:fldChar w:fldCharType="end"/>
      </w:r>
      <w:bookmarkEnd w:id="18"/>
      <w:r w:rsidRPr="00E93518">
        <w:t>: RMSE score of each algorithm per iteration</w:t>
      </w:r>
    </w:p>
    <w:p w14:paraId="2A544CF4" w14:textId="59BB6139" w:rsidR="00A91E25" w:rsidRDefault="00A91E25" w:rsidP="00765586">
      <w:pPr>
        <w:pStyle w:val="Caption"/>
      </w:pPr>
    </w:p>
    <w:p w14:paraId="30CE4044" w14:textId="77777777" w:rsidR="00765586" w:rsidRDefault="00C52C0D" w:rsidP="00765586">
      <w:pPr>
        <w:keepNext/>
        <w:ind w:firstLine="0"/>
      </w:pPr>
      <w:r>
        <w:rPr>
          <w:noProof/>
        </w:rPr>
        <w:drawing>
          <wp:inline distT="0" distB="0" distL="0" distR="0" wp14:anchorId="763CEB88" wp14:editId="786BB5E1">
            <wp:extent cx="3047337" cy="211504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2_sco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6981" cy="2121740"/>
                    </a:xfrm>
                    <a:prstGeom prst="rect">
                      <a:avLst/>
                    </a:prstGeom>
                  </pic:spPr>
                </pic:pic>
              </a:graphicData>
            </a:graphic>
          </wp:inline>
        </w:drawing>
      </w:r>
    </w:p>
    <w:p w14:paraId="40803934" w14:textId="50433214" w:rsidR="00EC2E6A" w:rsidRDefault="00765586" w:rsidP="00765586">
      <w:pPr>
        <w:pStyle w:val="Caption"/>
        <w:jc w:val="both"/>
      </w:pPr>
      <w:bookmarkStart w:id="19" w:name="_Ref532936720"/>
      <w:r>
        <w:t xml:space="preserve">Figure </w:t>
      </w:r>
      <w:r>
        <w:fldChar w:fldCharType="begin"/>
      </w:r>
      <w:r>
        <w:instrText xml:space="preserve"> SEQ Figure \* ARABIC </w:instrText>
      </w:r>
      <w:r>
        <w:fldChar w:fldCharType="separate"/>
      </w:r>
      <w:r>
        <w:rPr>
          <w:noProof/>
        </w:rPr>
        <w:t>12</w:t>
      </w:r>
      <w:r>
        <w:fldChar w:fldCharType="end"/>
      </w:r>
      <w:bookmarkEnd w:id="19"/>
      <w:r w:rsidRPr="00B72287">
        <w:t>: R2 score of each algorithm per iteration</w:t>
      </w:r>
    </w:p>
    <w:p w14:paraId="37ACA7B4" w14:textId="5109FF75" w:rsidR="00B94366" w:rsidRDefault="00B94366" w:rsidP="00B94366">
      <w:pPr>
        <w:pStyle w:val="Heading2"/>
      </w:pPr>
      <w:r>
        <w:t>Results</w:t>
      </w:r>
    </w:p>
    <w:p w14:paraId="25F84C65" w14:textId="5F5C2306" w:rsidR="00724233" w:rsidRPr="00B421D0" w:rsidRDefault="00A425E8" w:rsidP="00724233">
      <w:pPr>
        <w:ind w:firstLine="0"/>
      </w:pPr>
      <w:r>
        <w:t>Related works on Google Play store apps dataset</w:t>
      </w:r>
      <w:r w:rsidR="006B2836">
        <w:t xml:space="preserve"> were mostly </w:t>
      </w:r>
      <w:r w:rsidR="00E4520E">
        <w:t>centered</w:t>
      </w:r>
      <w:r w:rsidR="006B2836">
        <w:t xml:space="preserve"> on </w:t>
      </w:r>
      <w:r>
        <w:t>sentimental analysis to predict app ratings and examining the effectiveness of the current app rating system [4, 6]</w:t>
      </w:r>
      <w:r w:rsidR="006B2836">
        <w:t xml:space="preserve">. </w:t>
      </w:r>
      <w:r w:rsidR="00D91E4B">
        <w:t>We</w:t>
      </w:r>
      <w:r w:rsidR="006B2836">
        <w:t xml:space="preserve"> ran </w:t>
      </w:r>
      <w:r w:rsidR="00F25DFB">
        <w:t xml:space="preserve">an </w:t>
      </w:r>
      <w:r w:rsidR="006B2836">
        <w:t>unbiased analysis on the three algorithms and</w:t>
      </w:r>
      <w:r w:rsidR="00D91E4B">
        <w:t xml:space="preserve"> observed </w:t>
      </w:r>
      <w:r>
        <w:t>that the performance an algorithm improved with respect to itself with each iteration of pruning, but did not perform better or worse than another algorithm</w:t>
      </w:r>
      <w:r w:rsidR="00F25DFB">
        <w:t xml:space="preserve"> as</w:t>
      </w:r>
      <w:r>
        <w:t xml:space="preserve"> the dataset was pruned as</w:t>
      </w:r>
      <w:r w:rsidR="00F25DFB">
        <w:t xml:space="preserve"> shown in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388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765586" w:rsidRPr="00765586">
        <w:rPr>
          <w:rFonts w:eastAsiaTheme="minorEastAsia" w:cs="Linux Biolinum"/>
          <w:color w:val="0000FF"/>
          <w:szCs w:val="18"/>
          <w14:ligatures w14:val="standard"/>
        </w:rPr>
        <w:t xml:space="preserve">Figure </w:t>
      </w:r>
      <w:r w:rsidR="00B421D0" w:rsidRPr="00031C15">
        <w:rPr>
          <w:rFonts w:eastAsiaTheme="minorEastAsia" w:cs="Linux Biolinum"/>
          <w:color w:val="0000FF"/>
          <w:szCs w:val="18"/>
          <w14:ligatures w14:val="standard"/>
        </w:rPr>
        <w:fldChar w:fldCharType="end"/>
      </w:r>
      <w:r w:rsidR="00B421D0">
        <w:t xml:space="preserve"> and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967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proofErr w:type="gramStart"/>
      <w:r w:rsidR="00765586" w:rsidRPr="00765586">
        <w:rPr>
          <w:rFonts w:eastAsiaTheme="minorEastAsia" w:cs="Linux Biolinum"/>
          <w:color w:val="0000FF"/>
          <w:szCs w:val="18"/>
          <w14:ligatures w14:val="standard"/>
        </w:rPr>
        <w:t xml:space="preserve">Figure </w:t>
      </w:r>
      <w:proofErr w:type="gramEnd"/>
      <w:r w:rsidR="00B421D0" w:rsidRPr="00031C15">
        <w:rPr>
          <w:rFonts w:eastAsiaTheme="minorEastAsia" w:cs="Linux Biolinum"/>
          <w:color w:val="0000FF"/>
          <w:szCs w:val="18"/>
          <w14:ligatures w14:val="standard"/>
        </w:rPr>
        <w:fldChar w:fldCharType="end"/>
      </w:r>
      <w:r w:rsidR="00D91E4B">
        <w:t xml:space="preserve">. Their rankings remain unchanged on unpruned and pruned datasets across </w:t>
      </w:r>
      <w:r w:rsidR="00B421D0">
        <w:t xml:space="preserve">the </w:t>
      </w:r>
      <w:r w:rsidR="00D91E4B">
        <w:t>two metric</w:t>
      </w:r>
      <w:r w:rsidR="00B421D0">
        <w:t>s used</w:t>
      </w:r>
      <w:r w:rsidR="00D91E4B">
        <w:t>. However, several iterations showed some fluctuati</w:t>
      </w:r>
      <w:r w:rsidR="00B421D0">
        <w:t>ons in their performance</w:t>
      </w:r>
      <w:r w:rsidR="009A3B36">
        <w:t xml:space="preserve">. </w:t>
      </w:r>
      <w:bookmarkStart w:id="20" w:name="_GoBack"/>
      <w:bookmarkEnd w:id="20"/>
      <w:r w:rsidR="009A3B36">
        <w:t xml:space="preserve">To conclude, pruning of datasets didn’t affect </w:t>
      </w:r>
      <w:r w:rsidR="00B421D0">
        <w:t xml:space="preserve">the </w:t>
      </w:r>
      <w:r w:rsidR="009A3B36">
        <w:t xml:space="preserve">algorithm </w:t>
      </w:r>
      <w:r w:rsidR="00B421D0">
        <w:t xml:space="preserve">performance </w:t>
      </w:r>
      <w:r w:rsidR="009A3B36">
        <w:t>rankings.</w:t>
      </w:r>
      <w:r w:rsidR="006B2836">
        <w:t xml:space="preserve"> </w:t>
      </w:r>
    </w:p>
    <w:p w14:paraId="41979861" w14:textId="34F10945" w:rsidR="00724233" w:rsidRPr="00A62B50" w:rsidRDefault="00724233" w:rsidP="00724233">
      <w:pPr>
        <w:pStyle w:val="Heading1"/>
      </w:pPr>
      <w:r>
        <w:t>Limitation and outlook</w:t>
      </w:r>
    </w:p>
    <w:p w14:paraId="13DDA0A7" w14:textId="38197142" w:rsidR="0098014C" w:rsidRDefault="00DE0A56" w:rsidP="00C25E0E">
      <w:pPr>
        <w:pStyle w:val="TableCaption"/>
      </w:pPr>
      <w:r w:rsidRPr="004F13E0">
        <w:rPr>
          <w:rFonts w:eastAsiaTheme="minorHAnsi"/>
        </w:rPr>
        <w:t xml:space="preserve">The dataset had </w:t>
      </w:r>
      <w:r w:rsidR="00C25E0E">
        <w:rPr>
          <w:rFonts w:eastAsiaTheme="minorHAnsi"/>
        </w:rPr>
        <w:t>13.6% of the target variable missing data</w:t>
      </w:r>
      <w:r w:rsidRPr="004F13E0">
        <w:rPr>
          <w:rFonts w:eastAsiaTheme="minorHAnsi"/>
        </w:rPr>
        <w:t xml:space="preserve">. </w:t>
      </w:r>
      <w:r w:rsidR="00C25E0E">
        <w:rPr>
          <w:rFonts w:eastAsiaTheme="minorHAnsi"/>
        </w:rPr>
        <w:t>Removal of these values meant that the related useful information on the independent variable was lost. Low number of important features chosen explained less variability in the predicted values.</w:t>
      </w:r>
      <w:r w:rsidR="00CB5E10">
        <w:t xml:space="preserve"> Future work could include </w:t>
      </w:r>
      <w:bookmarkEnd w:id="14"/>
    </w:p>
    <w:p w14:paraId="5C90E0DA" w14:textId="7B74F8E6" w:rsidR="00870FFE" w:rsidRPr="00182E46" w:rsidRDefault="00182E46" w:rsidP="00D61075">
      <w:pPr>
        <w:pStyle w:val="Heading1"/>
      </w:pPr>
      <w:r w:rsidRPr="00182E46">
        <w:t>ACKNOWLEDGMENT</w:t>
      </w:r>
    </w:p>
    <w:p w14:paraId="252E4DD1" w14:textId="61A5A74E" w:rsidR="004464B9" w:rsidRPr="008A5DC5" w:rsidRDefault="00870FFE" w:rsidP="008A5DC5">
      <w:pPr>
        <w:pStyle w:val="AckPara"/>
        <w:rPr>
          <w14:ligatures w14:val="standard"/>
        </w:rPr>
      </w:pPr>
      <w:r w:rsidRPr="00A62B50">
        <w:rPr>
          <w14:ligatures w14:val="standard"/>
        </w:rPr>
        <w:t xml:space="preserve">This work was </w:t>
      </w:r>
      <w:r w:rsidR="0087556A">
        <w:rPr>
          <w14:ligatures w14:val="standard"/>
        </w:rPr>
        <w:t>conducted as part of 2018/19 Machine Learning module CS7CS4/CS4</w:t>
      </w:r>
      <w:r w:rsidR="00911EE2">
        <w:rPr>
          <w14:ligatures w14:val="standard"/>
        </w:rPr>
        <w:t>404 at Trinity College Dublin</w:t>
      </w:r>
      <w:r w:rsidR="00765586">
        <w:rPr>
          <w14:ligatures w14:val="standard"/>
        </w:rPr>
        <w:t xml:space="preserve"> [15]</w:t>
      </w:r>
      <w:r w:rsidR="0087556A">
        <w:rPr>
          <w14:ligatures w14:val="standard"/>
        </w:rPr>
        <w:t>.</w:t>
      </w:r>
      <w:r w:rsidRPr="00A62B50">
        <w:rPr>
          <w14:ligatures w14:val="standard"/>
        </w:rPr>
        <w:t xml:space="preserve"> </w:t>
      </w:r>
    </w:p>
    <w:p w14:paraId="79A375D4" w14:textId="18666608" w:rsidR="00BB7240" w:rsidRDefault="00C25E0E" w:rsidP="008A5DC5">
      <w:pPr>
        <w:pStyle w:val="Heading1"/>
      </w:pPr>
      <w:bookmarkStart w:id="21" w:name="_Ref528537070"/>
      <w:r>
        <w:t>References</w:t>
      </w:r>
      <w:bookmarkEnd w:id="21"/>
    </w:p>
    <w:p w14:paraId="1A4024C5" w14:textId="77777777" w:rsidR="00BB7240" w:rsidRDefault="00BB7240" w:rsidP="00ED3462">
      <w:pPr>
        <w:jc w:val="left"/>
      </w:pPr>
    </w:p>
    <w:p w14:paraId="07BAC93F" w14:textId="0C9A19B1" w:rsidR="000E797F" w:rsidRPr="008A5DC5" w:rsidRDefault="00BB7240" w:rsidP="00765586">
      <w:pPr>
        <w:pStyle w:val="EndNoteBibliography"/>
        <w:ind w:left="708" w:hanging="645"/>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w:t>
      </w:r>
      <w:r w:rsidR="00765586">
        <w:rPr>
          <w:i/>
          <w:sz w:val="16"/>
          <w:szCs w:val="16"/>
        </w:rPr>
        <w:t xml:space="preserve">  </w:t>
      </w:r>
      <w:r w:rsidR="000E797F" w:rsidRPr="008A5DC5">
        <w:rPr>
          <w:i/>
          <w:sz w:val="16"/>
          <w:szCs w:val="16"/>
        </w:rPr>
        <w:t xml:space="preserve">0.20.1 documentation  </w:t>
      </w:r>
      <w:r w:rsidR="000E797F" w:rsidRPr="008A5DC5">
        <w:rPr>
          <w:sz w:val="16"/>
          <w:szCs w:val="16"/>
        </w:rPr>
        <w:t xml:space="preserve">[Online]. Available: </w:t>
      </w:r>
      <w:hyperlink r:id="rId25"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6"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7"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28"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29"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30"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1"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2"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3" w:history="1">
        <w:r w:rsidRPr="008A5DC5">
          <w:rPr>
            <w:rStyle w:val="Hyperlink"/>
            <w:sz w:val="16"/>
            <w:szCs w:val="16"/>
          </w:rPr>
          <w:t>https://scikit-learn.org/stable/modules/cross_validation.html</w:t>
        </w:r>
      </w:hyperlink>
      <w:r w:rsidR="00ED3462">
        <w:rPr>
          <w:sz w:val="16"/>
          <w:szCs w:val="16"/>
        </w:rPr>
        <w:t>.</w:t>
      </w:r>
    </w:p>
    <w:p w14:paraId="60023146" w14:textId="055F38B1" w:rsidR="000E797F"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4" w:anchor="regression-metrics" w:history="1">
        <w:r w:rsidRPr="008A5DC5">
          <w:rPr>
            <w:rStyle w:val="Hyperlink"/>
            <w:sz w:val="16"/>
            <w:szCs w:val="16"/>
          </w:rPr>
          <w:t>https://scikit-learn.org/stable/modules/model_evaluation.html#regression-metrics</w:t>
        </w:r>
      </w:hyperlink>
      <w:r w:rsidR="00ED3462">
        <w:rPr>
          <w:sz w:val="16"/>
          <w:szCs w:val="16"/>
        </w:rPr>
        <w:t>.</w:t>
      </w:r>
    </w:p>
    <w:p w14:paraId="310E7F92" w14:textId="2AF3355A" w:rsidR="00765586" w:rsidRPr="00ED3462" w:rsidRDefault="00765586" w:rsidP="00ED3462">
      <w:pPr>
        <w:pStyle w:val="EndNoteBibliography"/>
        <w:ind w:left="720" w:hanging="720"/>
        <w:jc w:val="left"/>
        <w:rPr>
          <w:sz w:val="16"/>
          <w:szCs w:val="16"/>
        </w:rPr>
      </w:pPr>
      <w:r>
        <w:rPr>
          <w:sz w:val="16"/>
          <w:szCs w:val="16"/>
        </w:rPr>
        <w:t>[15]</w:t>
      </w:r>
      <w:r>
        <w:rPr>
          <w:sz w:val="16"/>
          <w:szCs w:val="16"/>
        </w:rPr>
        <w:tab/>
      </w:r>
      <w:r w:rsidRPr="00E11438">
        <w:rPr>
          <w:sz w:val="14"/>
          <w:szCs w:val="14"/>
        </w:rPr>
        <w:t>Joeran Beel and Douglas Leith. Machine Learning (CS7CS4/CS4404). Trinity College Dublin, School of Computer Science and Statistics. 2018.</w:t>
      </w:r>
    </w:p>
    <w:p w14:paraId="749DE77B" w14:textId="5F300979" w:rsidR="00C25E0E" w:rsidRPr="00F25DFB" w:rsidRDefault="00BB7240" w:rsidP="00ED3462">
      <w:pPr>
        <w:pStyle w:val="Bibliography"/>
        <w:jc w:val="left"/>
        <w:rPr>
          <w:noProof/>
          <w:sz w:val="14"/>
          <w:szCs w:val="14"/>
        </w:rPr>
      </w:pPr>
      <w:r>
        <w:fldChar w:fldCharType="end"/>
      </w:r>
    </w:p>
    <w:p w14:paraId="3D8CE469" w14:textId="57407CD7" w:rsidR="00414E61" w:rsidRDefault="00414E61" w:rsidP="00182E46"/>
    <w:sectPr w:rsidR="00414E61"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41E" w14:textId="77777777" w:rsidR="00A425E8" w:rsidRDefault="00A425E8" w:rsidP="00842867">
      <w:r>
        <w:separator/>
      </w:r>
    </w:p>
  </w:endnote>
  <w:endnote w:type="continuationSeparator" w:id="0">
    <w:p w14:paraId="40C6928C" w14:textId="77777777" w:rsidR="00A425E8" w:rsidRDefault="00A425E8" w:rsidP="00842867">
      <w:r>
        <w:continuationSeparator/>
      </w:r>
    </w:p>
  </w:endnote>
  <w:endnote w:type="continuationNotice" w:id="1">
    <w:p w14:paraId="5F8B0B79" w14:textId="77777777" w:rsidR="00A425E8" w:rsidRDefault="00A42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40918"/>
      <w:docPartObj>
        <w:docPartGallery w:val="Page Numbers (Bottom of Page)"/>
        <w:docPartUnique/>
      </w:docPartObj>
    </w:sdtPr>
    <w:sdtEndPr>
      <w:rPr>
        <w:noProof/>
      </w:rPr>
    </w:sdtEndPr>
    <w:sdtContent>
      <w:p w14:paraId="792DF8CF" w14:textId="421DED99" w:rsidR="00A425E8" w:rsidRDefault="00A425E8">
        <w:pPr>
          <w:pStyle w:val="Footer"/>
          <w:jc w:val="right"/>
        </w:pPr>
        <w:r>
          <w:fldChar w:fldCharType="begin"/>
        </w:r>
        <w:r>
          <w:instrText xml:space="preserve"> PAGE   \* MERGEFORMAT </w:instrText>
        </w:r>
        <w:r>
          <w:fldChar w:fldCharType="separate"/>
        </w:r>
        <w:r w:rsidR="007A4EA8">
          <w:rPr>
            <w:noProof/>
          </w:rPr>
          <w:t>6</w:t>
        </w:r>
        <w:r>
          <w:rPr>
            <w:noProof/>
          </w:rPr>
          <w:fldChar w:fldCharType="end"/>
        </w:r>
      </w:p>
    </w:sdtContent>
  </w:sdt>
  <w:p w14:paraId="70C8ADCC" w14:textId="77777777" w:rsidR="00A425E8" w:rsidRPr="00DA041E" w:rsidRDefault="00A425E8"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2A30" w14:textId="517871FF" w:rsidR="00A425E8" w:rsidRPr="00DA041E" w:rsidRDefault="00A425E8"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7A4EA8">
      <w:rPr>
        <w:rStyle w:val="PageNumber"/>
        <w:rFonts w:ascii="Linux Biolinum" w:hAnsi="Linux Biolinum" w:cs="Linux Biolinum"/>
        <w:noProof/>
      </w:rPr>
      <w:t>5</w:t>
    </w:r>
    <w:r w:rsidRPr="00DA041E">
      <w:rPr>
        <w:rStyle w:val="PageNumber"/>
        <w:rFonts w:ascii="Linux Biolinum" w:hAnsi="Linux Biolinum" w:cs="Linux Biolinum"/>
      </w:rPr>
      <w:fldChar w:fldCharType="end"/>
    </w:r>
  </w:p>
  <w:p w14:paraId="3189537F" w14:textId="77777777" w:rsidR="00A425E8" w:rsidRPr="00DA041E" w:rsidRDefault="00A425E8"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FFD" w14:textId="77777777" w:rsidR="00A425E8" w:rsidRDefault="00A425E8" w:rsidP="00C24563">
      <w:r>
        <w:separator/>
      </w:r>
    </w:p>
  </w:footnote>
  <w:footnote w:type="continuationSeparator" w:id="0">
    <w:p w14:paraId="31938620" w14:textId="77777777" w:rsidR="00A425E8" w:rsidRDefault="00A425E8" w:rsidP="00842867">
      <w:r>
        <w:continuationSeparator/>
      </w:r>
    </w:p>
  </w:footnote>
  <w:footnote w:type="continuationNotice" w:id="1">
    <w:p w14:paraId="5FBC4E6B" w14:textId="77777777" w:rsidR="00A425E8" w:rsidRDefault="00A425E8"/>
  </w:footnote>
  <w:footnote w:id="2">
    <w:p w14:paraId="18160CF1" w14:textId="7A711B27" w:rsidR="00A425E8" w:rsidRPr="00E0638F" w:rsidRDefault="00A425E8">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E"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8193"/>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264"/>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6B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0D7"/>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9F0"/>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0018"/>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5586"/>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4E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5E8"/>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63"/>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37741"/>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C0D"/>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C5A"/>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1AA"/>
    <w:rsid w:val="00F14BF0"/>
    <w:rsid w:val="00F14D57"/>
    <w:rsid w:val="00F14DF5"/>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0F0C"/>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25E0E"/>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25E0E"/>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765586"/>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s://machinelearningmastery.com/how-to-one-hot-encode-sequence-data-in-python/" TargetMode="Externa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hyperlink" Target="https://scikit-learn.org/stable/modules/model_evaluation.html"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scikit-learn.org/stable/modules/generated/sklearn.preprocessing.StandardScaler.html" TargetMode="External"/><Relationship Id="rId33" Type="http://schemas.openxmlformats.org/officeDocument/2006/relationships/hyperlink" Target="https://scikit-learn.org/stable/modules/cross_validation.html"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scikit-learn.org/stable/modules/generated/sklearn.preprocessing.StandardScaler.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scikit-learn.org/stable/modules/generated/sklearn.svm.SVR.html"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play.google.com/store?hl=en" TargetMode="External"/><Relationship Id="rId36" Type="http://schemas.openxmlformats.org/officeDocument/2006/relationships/theme" Target="theme/theme1.xm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linear_model.LinearRegression.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www.kaggle.com/lava18/google-play-store-apps" TargetMode="External"/><Relationship Id="rId30" Type="http://schemas.openxmlformats.org/officeDocument/2006/relationships/hyperlink" Target="https://scikit-learn.org/stable/modules/generated/sklearn.ensemble.RandomForestRegressor.html" TargetMode="External"/><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3AEA5929-482A-4EBA-999D-0129D5BF1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26</TotalTime>
  <Pages>7</Pages>
  <Words>2293</Words>
  <Characters>33575</Characters>
  <Application>Microsoft Office Word</Application>
  <DocSecurity>0</DocSecurity>
  <Lines>279</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579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3</cp:revision>
  <cp:lastPrinted>2018-10-29T08:01:00Z</cp:lastPrinted>
  <dcterms:created xsi:type="dcterms:W3CDTF">2018-12-18T22:34:00Z</dcterms:created>
  <dcterms:modified xsi:type="dcterms:W3CDTF">2018-12-1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